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446F3769"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373A0">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373A0">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373A0">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373A0">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373A0">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373A0">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66D9E2D9"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Firms </w:t>
      </w:r>
      <w:r w:rsidR="00D41525">
        <w:t xml:space="preserve">can </w:t>
      </w:r>
      <w:r w:rsidR="005A0C96" w:rsidRPr="005A0C96">
        <w:t>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w:t>
      </w:r>
      <w:r w:rsidR="00D41525">
        <w:rPr>
          <w:rStyle w:val="FootnoteReference"/>
        </w:rPr>
        <w:footnoteReference w:id="2"/>
      </w:r>
      <w:r w:rsidR="00016AE6"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053046C7" w14:textId="77777777" w:rsidR="00981DE6" w:rsidRDefault="00161437" w:rsidP="008D1C73">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B9115F">
        <w:instrText xml:space="preserve"> ADDIN ZOTERO_ITEM CSL_CITATION {"citationID":"Vd9kFWHG","properties":{"formattedCitation":"(von Kleist and Mallo 2011)","plainCitation":"(von Kleist and Mallo 2011)","noteIndex":0},"citationItems":[{"id":861,"uris":["http://zotero.org/users/1226582/items/MIV8DAGL"],"itemData":{"id":8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p>
    <w:p w14:paraId="0D0B32A7" w14:textId="77777777" w:rsidR="00981DE6" w:rsidRDefault="008F79E0" w:rsidP="008D1C73">
      <w:r>
        <w:t>During the period of study, the “standard” (most common) US</w:t>
      </w:r>
      <w:r w:rsidR="00EC78C0">
        <w:t xml:space="preserve"> dollar (USD)</w:t>
      </w:r>
      <w:r>
        <w:t xml:space="preserve">-denominated IR swaps contract had semiannual payments </w:t>
      </w:r>
      <w:r w:rsidR="00AF63FA">
        <w:t xml:space="preserve">for one leg </w:t>
      </w:r>
      <w:r>
        <w:t xml:space="preserve">and </w:t>
      </w:r>
      <w:r w:rsidR="00AF63FA">
        <w:t xml:space="preserve">quarterly </w:t>
      </w:r>
      <w:r>
        <w:t>payments</w:t>
      </w:r>
      <w:r w:rsidR="00AF63FA">
        <w:t xml:space="preserve"> for the other leg (that is either trading quarterly fixed-rate payments for semiannual floating rate payments, or vice-versa)</w:t>
      </w:r>
      <w:r>
        <w:t xml:space="preserve">, with the </w:t>
      </w:r>
      <w:r w:rsidR="00440E83">
        <w:t xml:space="preserve">3-month </w:t>
      </w:r>
      <w:r>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373A0">
        <w:t>3</w:t>
      </w:r>
      <w:r w:rsidR="00FB01B7">
        <w:fldChar w:fldCharType="end"/>
      </w:r>
      <w:r w:rsidR="00981DE6">
        <w:t xml:space="preserve"> for an explanation of how IR swaps are priced</w:t>
      </w:r>
      <w:r w:rsidR="00FB01B7">
        <w:t>)</w:t>
      </w:r>
      <w:r>
        <w:t xml:space="preserve">. </w:t>
      </w:r>
      <w:r w:rsidR="00AA193A">
        <w:t xml:space="preserve">The </w:t>
      </w:r>
      <w:r w:rsidR="00AA193A">
        <w:lastRenderedPageBreak/>
        <w:t xml:space="preserve">day-count convention for the fixed-leg payment </w:t>
      </w:r>
      <w:r w:rsidR="00981DE6">
        <w:t>was</w:t>
      </w:r>
      <w:r w:rsidR="00935B7D">
        <w:t xml:space="preserve"> the </w:t>
      </w:r>
      <w:r w:rsidR="00AA193A">
        <w:t xml:space="preserve">30/360 convention </w:t>
      </w:r>
      <w:r w:rsidR="00440E83">
        <w:t>and</w:t>
      </w:r>
      <w:r w:rsidR="00AA193A">
        <w:t xml:space="preserve"> </w:t>
      </w:r>
      <w:r w:rsidR="00935B7D">
        <w:t xml:space="preserve">the day-count convention for the floating leg </w:t>
      </w:r>
      <w:r w:rsidR="00981DE6">
        <w:t xml:space="preserve">was </w:t>
      </w:r>
      <w:r w:rsidR="00935B7D">
        <w:t xml:space="preserve">the Actual/360 day-count convention. For payment schedules, the modified-following business day rule </w:t>
      </w:r>
      <w:r w:rsidR="00981DE6">
        <w:t>was</w:t>
      </w:r>
      <w:r w:rsidR="00935B7D">
        <w:t xml:space="preserve"> used.</w:t>
      </w:r>
    </w:p>
    <w:p w14:paraId="23181346" w14:textId="3CD851D9" w:rsidR="008D1C73" w:rsidRDefault="00AF63FA" w:rsidP="008D1C73">
      <w:r>
        <w:t xml:space="preserve">The standard </w:t>
      </w:r>
      <w:r w:rsidR="008F79E0">
        <w:t>C</w:t>
      </w:r>
      <w:r w:rsidR="00EC78C0">
        <w:t xml:space="preserve">anadian </w:t>
      </w:r>
      <w:r w:rsidR="008F79E0">
        <w:t>D</w:t>
      </w:r>
      <w:r w:rsidR="00EC78C0">
        <w:t>ollar (CAD)</w:t>
      </w:r>
      <w:r w:rsidR="008F79E0">
        <w:t>-denominated contract</w:t>
      </w:r>
      <w:r>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r w:rsidR="00B9115F">
        <w:t>legs and</w:t>
      </w:r>
      <w:r w:rsidR="007721E7">
        <w:t xml:space="preserve"> used the modified following </w:t>
      </w:r>
      <w:r w:rsidR="00DF452F">
        <w:t xml:space="preserve">day-count convention. </w:t>
      </w:r>
      <w:r w:rsidR="00440E83">
        <w:t>Both Canadian and US dollar denominated contracts used the ISDA master</w:t>
      </w:r>
      <w:r w:rsidR="00B9115F">
        <w:t xml:space="preserve"> </w:t>
      </w:r>
      <w:r w:rsidR="00440E83">
        <w:t xml:space="preserve">agreement, which specifies settlement, termination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w:t>
      </w:r>
      <w:r w:rsidR="00981DE6">
        <w:t>C</w:t>
      </w:r>
      <w:r w:rsidR="00265F4A">
        <w:t xml:space="preserve">ontract specifications </w:t>
      </w:r>
      <w:r w:rsidR="00981DE6">
        <w:t xml:space="preserve">(such as reference rates, termination rules, caps on payments, etc.) </w:t>
      </w:r>
      <w:r w:rsidR="00265F4A">
        <w:t xml:space="preserve">can be </w:t>
      </w:r>
      <w:r w:rsidR="00981DE6">
        <w:t xml:space="preserve">customized </w:t>
      </w:r>
      <w:r w:rsidR="00265F4A">
        <w:t>to meet the requirements of the counterparties, but such non-standard contracts are likely to be less liquid than the standard contracts.</w:t>
      </w:r>
    </w:p>
    <w:p w14:paraId="16126F61" w14:textId="3D76D9E5" w:rsidR="007E1203" w:rsidRDefault="00B91280" w:rsidP="00D459AC">
      <w:r w:rsidRPr="00981DE6">
        <w:t>The</w:t>
      </w:r>
      <w:r w:rsidR="00B9115F" w:rsidRPr="00981DE6">
        <w:t xml:space="preserve"> </w:t>
      </w:r>
      <w:r w:rsidR="008B7733" w:rsidRPr="00981DE6">
        <w:t>I</w:t>
      </w:r>
      <w:r w:rsidR="008B7733">
        <w:t>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 xml:space="preserve">a counterparty from </w:t>
      </w:r>
      <w:r w:rsidR="00981DE6">
        <w:t>their large</w:t>
      </w:r>
      <w:r w:rsidR="00AA1B8E">
        <w:t xml:space="preserve"> client base</w:t>
      </w:r>
      <w:r>
        <w:t xml:space="preserve">. They could also reduce </w:t>
      </w:r>
      <w:r w:rsidR="00D459AC">
        <w:t>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 xml:space="preserve">a premium over </w:t>
      </w:r>
      <w:r w:rsidR="00981DE6">
        <w:t xml:space="preserve">the price that would </w:t>
      </w:r>
      <w:r w:rsidR="008D236F">
        <w:t>prevail in competitive markets</w:t>
      </w:r>
      <w:r w:rsidR="00C64F72">
        <w:t>. The failure of a large dealer (or a dealer’s major counterparty) could also drastically reduce liquidity in the system and increase transactions costs</w:t>
      </w:r>
      <w:r w:rsidR="008D236F">
        <w:t xml:space="preserve"> (t</w:t>
      </w:r>
      <w:r w:rsidR="00AA1B8E">
        <w:t>his is expanded upon in simulation</w:t>
      </w:r>
      <w:r w:rsidR="00981DE6">
        <w:t>s</w:t>
      </w:r>
      <w:r w:rsidR="00AA1B8E">
        <w:t xml:space="preserve"> </w:t>
      </w:r>
      <w:r w:rsidR="00981DE6">
        <w:t>in a later section</w:t>
      </w:r>
      <w:r w:rsidR="008D236F">
        <w:t>)</w:t>
      </w:r>
      <w:r w:rsidR="00AA1B8E">
        <w:t>.</w:t>
      </w:r>
    </w:p>
    <w:p w14:paraId="4CDB6FA5" w14:textId="1A2BA8EC" w:rsidR="00DC42EB" w:rsidRDefault="00DC42EB" w:rsidP="00AB12F9">
      <w:pPr>
        <w:pStyle w:val="Heading2"/>
      </w:pPr>
      <w:r>
        <w:t>Central Clearing</w:t>
      </w:r>
    </w:p>
    <w:p w14:paraId="0B92C52A" w14:textId="468F308D"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981DE6">
        <w:lastRenderedPageBreak/>
        <w:t>For this purpose, c</w:t>
      </w:r>
      <w:r w:rsidR="00C64F72">
        <w:t xml:space="preserve">learinghouses </w:t>
      </w:r>
      <w:r w:rsidR="00981DE6">
        <w:t xml:space="preserve">practice risk-control measures and have </w:t>
      </w:r>
      <w:r w:rsidR="00C64F72">
        <w:t xml:space="preserve">additional </w:t>
      </w:r>
      <w:r w:rsidR="00981DE6">
        <w:t>resources</w:t>
      </w:r>
      <w:r w:rsidR="00C64F72">
        <w:t xml:space="preserve"> to make a counterparty whole in case of default. </w:t>
      </w:r>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changes, it can be required to put up additional collateral (variation margin). </w:t>
      </w:r>
      <w:r w:rsidR="00C90716">
        <w:t xml:space="preserve">The CCP also has </w:t>
      </w:r>
      <w:r w:rsidR="005744E9">
        <w:t xml:space="preserve">its own </w:t>
      </w:r>
      <w:r w:rsidR="00C90716">
        <w:t>equity (CCP capital)</w:t>
      </w:r>
      <w:r w:rsidR="002F6C5B">
        <w:t>, default fund contributions of other members</w:t>
      </w:r>
      <w:r w:rsidR="005744E9">
        <w:t>,</w:t>
      </w:r>
      <w:r w:rsidR="00C90716">
        <w:t xml:space="preserve"> and access to other lines of credit</w:t>
      </w:r>
      <w:r w:rsidR="00445059">
        <w:t xml:space="preserve"> </w:t>
      </w:r>
      <w:r w:rsidR="005744E9">
        <w:t>(</w:t>
      </w:r>
      <w:r w:rsidR="00445059">
        <w:t>such as the Federal Reserve discount window</w:t>
      </w:r>
      <w:r w:rsidR="005744E9">
        <w:t>)</w:t>
      </w:r>
      <w:r w:rsidR="00C90716">
        <w:t xml:space="preserve">. </w:t>
      </w:r>
      <w:r w:rsidR="00D8044D">
        <w:t xml:space="preserve">The combination of these resources </w:t>
      </w:r>
      <w:proofErr w:type="gramStart"/>
      <w:r w:rsidR="00D8044D">
        <w:t>make</w:t>
      </w:r>
      <w:proofErr w:type="gramEnd"/>
      <w:r w:rsidR="00D8044D">
        <w:t xml:space="preserv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mutualizes counterparty risk among the members of the clearinghouse</w:t>
      </w:r>
      <w:r w:rsidR="00B837CA" w:rsidRPr="00377D40">
        <w:t>.</w:t>
      </w:r>
    </w:p>
    <w:p w14:paraId="58435568" w14:textId="12CE9F15"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large financial institutions </w:t>
      </w:r>
      <w:r w:rsidR="00C106ED">
        <w:t>that</w:t>
      </w:r>
      <w:r w:rsidR="007475B0">
        <w:t xml:space="preserve">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clearinghouse can observe all trades that it is clearing, it has a better picture of overall riskiness. </w:t>
      </w:r>
      <w:r w:rsidR="005744E9">
        <w:t xml:space="preserve">Compare this to a bilateral market, where one party </w:t>
      </w:r>
      <w:r w:rsidR="00B837CA">
        <w:t xml:space="preserve">is </w:t>
      </w:r>
      <w:r w:rsidR="005744E9">
        <w:t xml:space="preserve">generally </w:t>
      </w:r>
      <w:r w:rsidR="00B837CA">
        <w:t xml:space="preserve">unaware of other trades its partner is </w:t>
      </w:r>
      <w:proofErr w:type="gramStart"/>
      <w:r w:rsidR="00B837CA">
        <w:t>entering</w:t>
      </w:r>
      <w:r w:rsidR="005744E9">
        <w:t xml:space="preserve"> into</w:t>
      </w:r>
      <w:proofErr w:type="gramEnd"/>
      <w:r w:rsidR="00B837CA">
        <w:t xml:space="preserve">, and </w:t>
      </w:r>
      <w:r w:rsidR="005744E9">
        <w:t xml:space="preserve">thus </w:t>
      </w:r>
      <w:r w:rsidR="00B837CA">
        <w:t xml:space="preserve">does not have a thorough understanding of its </w:t>
      </w:r>
      <w:r w:rsidR="00CB5D71">
        <w:t xml:space="preserve">partner’s </w:t>
      </w:r>
      <w:r w:rsidR="00B837CA">
        <w:t>riskiness.</w:t>
      </w:r>
    </w:p>
    <w:p w14:paraId="4165AE18" w14:textId="77777777" w:rsidR="00E639B5"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products. For example, if firm A owes the CCP $10 million in collateral for IR swaps, but the CCP owes firm A $8 million for CD swaps, then firm A can just pay the CCP $2 million in net collateral.</w:t>
      </w:r>
    </w:p>
    <w:p w14:paraId="531EF8A7" w14:textId="3F612B4E" w:rsidR="002C58F6" w:rsidRDefault="002F4ED0" w:rsidP="00B15828">
      <w:r>
        <w:t>Multilateral n</w:t>
      </w:r>
      <w:r w:rsidR="00B15828">
        <w:t xml:space="preserve">etting </w:t>
      </w:r>
      <w:r>
        <w:t>involves netting payments across multiple firms</w:t>
      </w:r>
      <w:r w:rsidR="00B15828">
        <w:t xml:space="preserve">. For example, consider the following series of </w:t>
      </w:r>
      <w:r w:rsidR="00DC2E73">
        <w:t>obligations</w:t>
      </w:r>
      <w:r w:rsidR="00B15828">
        <w:t xml:space="preserve">: firm A owes firm B $100 million and firm C $200 million; firm B owes firm A $50 million and firm C $150 million; firm C owes firm A $100 million and firm B $100 million. Without multilateral netting, </w:t>
      </w:r>
      <w:r w:rsidR="004C1AD0">
        <w:t xml:space="preserve">the firms can still engage in bilateral netting. </w:t>
      </w:r>
      <w:r w:rsidR="00E639B5">
        <w:t>In a bilateral netting regime, t</w:t>
      </w:r>
      <w:r w:rsidR="00B15828">
        <w:t xml:space="preserve">he following payments would need to be </w:t>
      </w:r>
      <w:proofErr w:type="gramStart"/>
      <w:r>
        <w:t>made:</w:t>
      </w:r>
      <w:proofErr w:type="gramEnd"/>
      <w:r w:rsidR="00B15828">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payment from firm A t</w:t>
      </w:r>
      <w:r w:rsidR="00E639B5">
        <w:t>hrough</w:t>
      </w:r>
      <w:r w:rsidR="00265F4A">
        <w:t xml:space="preserve"> </w:t>
      </w:r>
      <w:r w:rsidR="00E639B5">
        <w:t xml:space="preserve">firm </w:t>
      </w:r>
      <w:r w:rsidR="00265F4A">
        <w:t xml:space="preserve">B to </w:t>
      </w:r>
      <w:r w:rsidR="00E639B5">
        <w:t xml:space="preserve">firm </w:t>
      </w:r>
      <w:r w:rsidR="00265F4A">
        <w:lastRenderedPageBreak/>
        <w:t>C can be eliminated. F</w:t>
      </w:r>
      <w:r w:rsidR="00782C1A">
        <w:t>irm A would pay the CCP $150 million and the CCP would pay firm C $150 million (while firm B would not make any payments</w:t>
      </w:r>
      <w:r>
        <w:t xml:space="preserve"> at all</w:t>
      </w:r>
      <w:r w:rsidR="00782C1A">
        <w:t>). The total collateral demand would be $150 million.</w:t>
      </w:r>
    </w:p>
    <w:p w14:paraId="25F9B403" w14:textId="77777777" w:rsidR="00BF72AE" w:rsidRDefault="00BF72AE" w:rsidP="00B15828"/>
    <w:p w14:paraId="56438D5D" w14:textId="4ECDD7C5" w:rsidR="00BF72AE" w:rsidRDefault="00BF72AE" w:rsidP="00BF72AE">
      <w:pPr>
        <w:pStyle w:val="Caption"/>
      </w:pPr>
      <w:bookmarkStart w:id="1" w:name="_Ref162817922"/>
      <w:r>
        <w:t xml:space="preserve">Figure </w:t>
      </w:r>
      <w:r w:rsidR="005D0AA8">
        <w:fldChar w:fldCharType="begin"/>
      </w:r>
      <w:r w:rsidR="005D0AA8">
        <w:instrText xml:space="preserve"> SEQ Figure \* ARABIC </w:instrText>
      </w:r>
      <w:r w:rsidR="005D0AA8">
        <w:fldChar w:fldCharType="separate"/>
      </w:r>
      <w:r w:rsidR="00C66CC2">
        <w:rPr>
          <w:noProof/>
        </w:rPr>
        <w:t>1</w:t>
      </w:r>
      <w:r w:rsidR="005D0AA8">
        <w:fldChar w:fldCharType="end"/>
      </w:r>
      <w:bookmarkEnd w:id="1"/>
      <w:r>
        <w:rPr>
          <w:noProof/>
        </w:rPr>
        <w:t xml:space="preserve"> (a) Example </w:t>
      </w:r>
      <w:r w:rsidR="007B359F">
        <w:rPr>
          <w:noProof/>
        </w:rPr>
        <w:t xml:space="preserve">of </w:t>
      </w:r>
      <w:r>
        <w:rPr>
          <w:noProof/>
        </w:rPr>
        <w:t xml:space="preserve">obligations </w:t>
      </w:r>
      <w:r w:rsidR="007B359F">
        <w:rPr>
          <w:noProof/>
        </w:rPr>
        <w:t xml:space="preserve">between three firms </w:t>
      </w:r>
      <w:r w:rsidR="00E639B5">
        <w:rPr>
          <w:noProof/>
        </w:rPr>
        <w:t xml:space="preserve">without netting </w:t>
      </w:r>
      <w:r>
        <w:rPr>
          <w:noProof/>
        </w:rPr>
        <w:t xml:space="preserve">and (b) </w:t>
      </w:r>
      <w:r w:rsidR="00E639B5">
        <w:rPr>
          <w:noProof/>
        </w:rPr>
        <w:t xml:space="preserve">with </w:t>
      </w:r>
      <w:r>
        <w:rPr>
          <w:noProof/>
        </w:rPr>
        <w:t xml:space="preserve">bilateral netting and (c) </w:t>
      </w:r>
      <w:r w:rsidR="00E639B5">
        <w:rPr>
          <w:noProof/>
        </w:rPr>
        <w:t xml:space="preserve">with </w:t>
      </w:r>
      <w:r>
        <w:rPr>
          <w:noProof/>
        </w:rPr>
        <w:t>multilateral netting</w:t>
      </w:r>
    </w:p>
    <w:p w14:paraId="5E06E831" w14:textId="75CE52A0" w:rsidR="00BF72AE" w:rsidRDefault="00BF72AE" w:rsidP="00BF72AE">
      <w:pPr>
        <w:keepNext/>
      </w:pPr>
      <w:r>
        <w:rPr>
          <w:noProof/>
        </w:rPr>
        <w:drawing>
          <wp:inline distT="0" distB="0" distL="0" distR="0" wp14:anchorId="12F71951" wp14:editId="4E7287AD">
            <wp:extent cx="2126608" cy="1371600"/>
            <wp:effectExtent l="0" t="0" r="0" b="0"/>
            <wp:docPr id="10699115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1508" name="Graphic 1069911508"/>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126608" cy="1371600"/>
                    </a:xfrm>
                    <a:prstGeom prst="rect">
                      <a:avLst/>
                    </a:prstGeom>
                  </pic:spPr>
                </pic:pic>
              </a:graphicData>
            </a:graphic>
          </wp:inline>
        </w:drawing>
      </w:r>
      <w:r>
        <w:t>(a)</w:t>
      </w:r>
    </w:p>
    <w:p w14:paraId="5F22AD6D" w14:textId="68E3C0ED" w:rsidR="00BF72AE" w:rsidRDefault="00BF72AE" w:rsidP="00B15828">
      <w:r>
        <w:rPr>
          <w:noProof/>
        </w:rPr>
        <w:drawing>
          <wp:inline distT="0" distB="0" distL="0" distR="0" wp14:anchorId="5AB50C35" wp14:editId="16861224">
            <wp:extent cx="2126609" cy="1371600"/>
            <wp:effectExtent l="0" t="0" r="0" b="0"/>
            <wp:docPr id="19629181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91816" name="Graphic 196291816"/>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126609" cy="1371600"/>
                    </a:xfrm>
                    <a:prstGeom prst="rect">
                      <a:avLst/>
                    </a:prstGeom>
                  </pic:spPr>
                </pic:pic>
              </a:graphicData>
            </a:graphic>
          </wp:inline>
        </w:drawing>
      </w:r>
      <w:r>
        <w:t>(b)</w:t>
      </w:r>
      <w:r>
        <w:rPr>
          <w:noProof/>
        </w:rPr>
        <w:drawing>
          <wp:inline distT="0" distB="0" distL="0" distR="0" wp14:anchorId="171157A5" wp14:editId="3A06856C">
            <wp:extent cx="2126609" cy="1371600"/>
            <wp:effectExtent l="0" t="0" r="0" b="0"/>
            <wp:docPr id="64800183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01834" name="Graphic 648001834"/>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r>
        <w:t>(c)</w:t>
      </w:r>
    </w:p>
    <w:p w14:paraId="2389E1F1" w14:textId="77777777" w:rsidR="00265F4A" w:rsidRDefault="00265F4A" w:rsidP="00B15828"/>
    <w:p w14:paraId="507E50F0" w14:textId="77777777" w:rsidR="00265F4A" w:rsidRDefault="00265F4A" w:rsidP="00B15828"/>
    <w:p w14:paraId="3D23A101" w14:textId="255A0451"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w:t>
      </w:r>
      <w:r w:rsidR="009B1EFD">
        <w:t xml:space="preserve">both the </w:t>
      </w:r>
      <w:r w:rsidR="00DB74D5">
        <w:t xml:space="preserve">US and Europe might have lower costs, regulators might require </w:t>
      </w:r>
      <w:r w:rsidR="009B1EFD">
        <w:t xml:space="preserve">separate </w:t>
      </w:r>
      <w:r w:rsidR="00DB74D5">
        <w:t>clearinghouse</w:t>
      </w:r>
      <w:r w:rsidR="009B1EFD">
        <w:t>s</w:t>
      </w:r>
      <w:r w:rsidR="00DB74D5">
        <w:t xml:space="preserve"> </w:t>
      </w:r>
      <w:r w:rsidR="009B1EFD">
        <w:t>in each geography</w:t>
      </w:r>
      <w:r w:rsidR="00DB74D5">
        <w:t xml:space="preserve">) </w:t>
      </w:r>
      <w:r w:rsidR="00B92576" w:rsidRPr="00B92576">
        <w:t xml:space="preserve">and antitrust scrutiny. While </w:t>
      </w:r>
      <w:r w:rsidR="00B92576" w:rsidRPr="00B92576">
        <w:lastRenderedPageBreak/>
        <w:t>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3C063AAD" w:rsidR="00BF6365" w:rsidRDefault="0086750E" w:rsidP="00031822">
      <w:r w:rsidRPr="0086750E">
        <w:t xml:space="preserve">Following the financial crisis, Congress passed the DFA to enhance the US financial system's reliability. Since </w:t>
      </w:r>
      <w:proofErr w:type="gramStart"/>
      <w:r w:rsidR="006738CB">
        <w:t>over</w:t>
      </w:r>
      <w:r w:rsidR="00E639B5">
        <w:t>-</w:t>
      </w:r>
      <w:r w:rsidR="006738CB">
        <w:t>the</w:t>
      </w:r>
      <w:r w:rsidR="00E639B5">
        <w:t>-</w:t>
      </w:r>
      <w:r w:rsidR="006738CB">
        <w:t>counter</w:t>
      </w:r>
      <w:proofErr w:type="gramEnd"/>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2FF46EC4"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acilities (SEFs</w:t>
      </w:r>
      <w:r w:rsidR="00E639B5">
        <w:t>, usually electronic trading venues</w:t>
      </w:r>
      <w:r w:rsidRPr="00715923">
        <w:t xml:space="preserve">)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 xml:space="preserve">to SDRs </w:t>
      </w:r>
      <w:r w:rsidR="00E639B5">
        <w:t xml:space="preserve">and regulators </w:t>
      </w:r>
      <w:r w:rsidR="00381A4D">
        <w:t>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373A0">
        <w:t xml:space="preserve">Table </w:t>
      </w:r>
      <w:r w:rsidR="009373A0">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09C752D7" w:rsidR="00C61057" w:rsidRDefault="00C61057">
      <w:pPr>
        <w:spacing w:line="240" w:lineRule="auto"/>
        <w:ind w:firstLine="0"/>
        <w:jc w:val="left"/>
      </w:pPr>
      <w:r>
        <w:br w:type="page"/>
      </w:r>
    </w:p>
    <w:p w14:paraId="3EC1AD7D" w14:textId="77777777" w:rsidR="00C61057" w:rsidRDefault="00C61057" w:rsidP="00C519BF"/>
    <w:p w14:paraId="49705BEC" w14:textId="69F23162" w:rsidR="000C5086" w:rsidRDefault="000C5086" w:rsidP="00031822">
      <w:pPr>
        <w:pStyle w:val="Caption"/>
        <w:keepNext/>
      </w:pPr>
      <w:bookmarkStart w:id="2" w:name="_Ref149505424"/>
      <w:r>
        <w:t xml:space="preserve">Table </w:t>
      </w:r>
      <w:r>
        <w:fldChar w:fldCharType="begin"/>
      </w:r>
      <w:r>
        <w:instrText xml:space="preserve"> SEQ Table \* ARABIC </w:instrText>
      </w:r>
      <w:r>
        <w:fldChar w:fldCharType="separate"/>
      </w:r>
      <w:r w:rsidR="008D236B">
        <w:rPr>
          <w:noProof/>
        </w:rPr>
        <w:t>1</w:t>
      </w:r>
      <w:r>
        <w:rPr>
          <w:noProof/>
        </w:rPr>
        <w:fldChar w:fldCharType="end"/>
      </w:r>
      <w:bookmarkEnd w:id="2"/>
      <w:r>
        <w:rPr>
          <w:noProof/>
        </w:rPr>
        <w:t xml:space="preserve"> Major Dodd-Frank Act Rulemaking Areas</w:t>
      </w:r>
    </w:p>
    <w:p w14:paraId="59E87DAC" w14:textId="13102727" w:rsidR="00482903" w:rsidRDefault="002A688F" w:rsidP="00031822">
      <w:pPr>
        <w:ind w:firstLine="720"/>
      </w:pPr>
      <w:r>
        <w:t>[Table 1 about here]</w:t>
      </w:r>
    </w:p>
    <w:p w14:paraId="6D2C420C" w14:textId="4E379CFA" w:rsidR="00C61057" w:rsidRDefault="00C61057">
      <w:pPr>
        <w:spacing w:line="240" w:lineRule="auto"/>
        <w:ind w:firstLine="0"/>
        <w:jc w:val="left"/>
      </w:pPr>
      <w:r>
        <w:br w:type="page"/>
      </w:r>
    </w:p>
    <w:p w14:paraId="13D9D68C" w14:textId="7806B61D" w:rsidR="000816B7" w:rsidRPr="00EA1749" w:rsidRDefault="000816B7" w:rsidP="00031822">
      <w:pPr>
        <w:pStyle w:val="Heading3"/>
      </w:pPr>
      <w:r w:rsidRPr="00EA1749">
        <w:lastRenderedPageBreak/>
        <w:t>International Context</w:t>
      </w:r>
    </w:p>
    <w:p w14:paraId="7503937D" w14:textId="27BECDBE"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t>
      </w:r>
      <w:r w:rsidR="003A69DC">
        <w:t>as the</w:t>
      </w:r>
      <w:r w:rsidRPr="00FB04CE">
        <w:t xml:space="preserve">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373A0">
        <w:t xml:space="preserve">Table </w:t>
      </w:r>
      <w:r w:rsidR="009373A0">
        <w:rPr>
          <w:noProof/>
        </w:rPr>
        <w:t>2</w:t>
      </w:r>
      <w:r w:rsidR="00CF1F18">
        <w:fldChar w:fldCharType="end"/>
      </w:r>
      <w:r w:rsidR="00821AC5" w:rsidRPr="00821AC5">
        <w:t xml:space="preserve"> summarizes the international context:</w:t>
      </w:r>
    </w:p>
    <w:p w14:paraId="24F5281D" w14:textId="6C1094E8" w:rsidR="00C61057" w:rsidRDefault="00C61057">
      <w:pPr>
        <w:spacing w:line="240" w:lineRule="auto"/>
        <w:ind w:firstLine="0"/>
        <w:jc w:val="left"/>
      </w:pPr>
      <w:r>
        <w:br w:type="page"/>
      </w:r>
    </w:p>
    <w:p w14:paraId="532D8735" w14:textId="77777777" w:rsidR="00C61057" w:rsidRDefault="00C61057" w:rsidP="00C519BF"/>
    <w:p w14:paraId="2C2EEC2E" w14:textId="40DD9ECB" w:rsidR="000C5086" w:rsidRDefault="000C5086" w:rsidP="00031822">
      <w:pPr>
        <w:pStyle w:val="Caption"/>
        <w:keepNext/>
      </w:pPr>
      <w:bookmarkStart w:id="3" w:name="_Ref149505461"/>
      <w:r>
        <w:t xml:space="preserve">Table </w:t>
      </w:r>
      <w:r>
        <w:fldChar w:fldCharType="begin"/>
      </w:r>
      <w:r>
        <w:instrText xml:space="preserve"> SEQ Table \* ARABIC </w:instrText>
      </w:r>
      <w:r>
        <w:fldChar w:fldCharType="separate"/>
      </w:r>
      <w:r w:rsidR="008D236B">
        <w:rPr>
          <w:noProof/>
        </w:rPr>
        <w:t>2</w:t>
      </w:r>
      <w:r>
        <w:rPr>
          <w:noProof/>
        </w:rPr>
        <w:fldChar w:fldCharType="end"/>
      </w:r>
      <w:bookmarkEnd w:id="3"/>
      <w:r>
        <w:rPr>
          <w:noProof/>
        </w:rPr>
        <w:t xml:space="preserve"> Summary of Central Clearing Requirements in Major FInancial Centers</w:t>
      </w:r>
    </w:p>
    <w:p w14:paraId="5F5254AB" w14:textId="49A029B0" w:rsidR="00781E75" w:rsidRDefault="002A688F" w:rsidP="00031822">
      <w:pPr>
        <w:ind w:firstLine="720"/>
      </w:pPr>
      <w:r>
        <w:t>[Table 2 about here]</w:t>
      </w:r>
    </w:p>
    <w:p w14:paraId="46151098" w14:textId="23C80C2B" w:rsidR="00C61057" w:rsidRDefault="00C61057" w:rsidP="00C61057">
      <w:pPr>
        <w:spacing w:line="240" w:lineRule="auto"/>
        <w:ind w:firstLine="0"/>
        <w:jc w:val="left"/>
      </w:pPr>
      <w:r>
        <w:br w:type="page"/>
      </w:r>
    </w:p>
    <w:p w14:paraId="27A217B4" w14:textId="77777777" w:rsidR="00C74168" w:rsidRDefault="00C74168" w:rsidP="00C74168">
      <w:pPr>
        <w:pStyle w:val="Heading2"/>
      </w:pPr>
      <w:r>
        <w:lastRenderedPageBreak/>
        <w:t>Review of Literature</w:t>
      </w:r>
    </w:p>
    <w:p w14:paraId="44FBC0E8" w14:textId="77777777" w:rsidR="00571695" w:rsidRDefault="00571695" w:rsidP="00571695">
      <w:pPr>
        <w:pStyle w:val="Heading3"/>
      </w:pPr>
      <w:r>
        <w:t>Interest rate swaps</w:t>
      </w:r>
    </w:p>
    <w:p w14:paraId="09246CCF" w14:textId="0E84B158" w:rsidR="00571695" w:rsidRDefault="00571695" w:rsidP="00571695">
      <w:r>
        <w:t xml:space="preserve">Formal swap agreements were first seen in financial markets in 1981/1982. </w:t>
      </w:r>
      <w:proofErr w:type="spellStart"/>
      <w:r>
        <w:t>Bicksler</w:t>
      </w:r>
      <w:proofErr w:type="spellEnd"/>
      <w:r>
        <w:t xml:space="preserve"> and Chen </w:t>
      </w:r>
      <w:r>
        <w:fldChar w:fldCharType="begin"/>
      </w:r>
      <w:r w:rsidR="00D41525">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in the US hold long-term fixed rate assets such as mortgages and short-term liabilities such as demand deposits; on the other hand, insurance companies have long-term fixed rate liabilities and often invest in short term assets such as money market fund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e.g. differences in regulations o</w:t>
      </w:r>
      <w:r w:rsidR="003A69DC">
        <w:t>r</w:t>
      </w:r>
      <w:r>
        <w:t xml:space="preserve"> credit market imperfections</w:t>
      </w:r>
      <w:r w:rsidR="003A69DC">
        <w:t xml:space="preserve"> can give firms comparative advantage in borrowing in one market over another</w:t>
      </w:r>
      <w:r>
        <w:t>).</w:t>
      </w:r>
    </w:p>
    <w:p w14:paraId="556F0396" w14:textId="6E42A7C9" w:rsidR="00571695" w:rsidRDefault="00571695" w:rsidP="00571695">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w:t>
      </w:r>
      <w:r w:rsidR="003A69DC">
        <w:t xml:space="preserve"> (that is, it is a “notional” principal)</w:t>
      </w:r>
      <w:r>
        <w:t>. Thus, the impact of a default is greater for a corporate bond than for an interest rate swap. Futures contracts on the other-hand are exchange-traded</w:t>
      </w:r>
      <w:r w:rsidR="003A69DC">
        <w:t>, cleared,</w:t>
      </w:r>
      <w:r>
        <w:t xml:space="preserve">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1EE968C9" w14:textId="77777777" w:rsidR="00571695" w:rsidRDefault="00571695" w:rsidP="00571695">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B65B1F2" w14:textId="77777777" w:rsidR="00571695" w:rsidRDefault="00571695" w:rsidP="00571695"/>
    <w:p w14:paraId="07688355" w14:textId="77777777" w:rsidR="00571695" w:rsidRDefault="00571695" w:rsidP="00571695">
      <w:pPr>
        <w:pStyle w:val="Heading3"/>
      </w:pPr>
      <w:r>
        <w:t>Liquidity</w:t>
      </w:r>
    </w:p>
    <w:p w14:paraId="4F831571" w14:textId="0A8A39DA" w:rsidR="00571695" w:rsidRDefault="00571695" w:rsidP="00571695">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w:t>
      </w:r>
      <w:r w:rsidR="00BF22F0">
        <w:t xml:space="preserve"> (note that this is a model of general asset pricing in dealer-intermediated markets, and not specific to the IR swap market)</w:t>
      </w:r>
      <w:r>
        <w:t xml:space="preserve">. A basic version of Biais' model motivates the liquidity </w:t>
      </w:r>
      <w:r w:rsidR="00BF22F0">
        <w:t xml:space="preserve">model in section </w:t>
      </w:r>
      <w:r w:rsidR="00BF22F0">
        <w:fldChar w:fldCharType="begin"/>
      </w:r>
      <w:r w:rsidR="00BF22F0">
        <w:instrText xml:space="preserve"> REF _Ref157719057 \r \h </w:instrText>
      </w:r>
      <w:r w:rsidR="00BF22F0">
        <w:fldChar w:fldCharType="separate"/>
      </w:r>
      <w:r w:rsidR="00BF22F0">
        <w:t>3</w:t>
      </w:r>
      <w:r w:rsidR="00BF22F0">
        <w:fldChar w:fldCharType="end"/>
      </w:r>
      <w:r>
        <w:t xml:space="preserve">. Several papers empirically examine liquidity in the interest rate swap market: Sun, et. al. </w:t>
      </w:r>
      <w:r>
        <w:fldChar w:fldCharType="begin"/>
      </w:r>
      <w:r w:rsidR="00D41525">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il Lynch and AIG Financial Products. They find that AAA dealers charge a spread of around ~10 bps while lower rated dealers only charge a spread of ~4 bps. Boudiaf, et. al </w:t>
      </w:r>
      <w:r>
        <w:fldChar w:fldCharType="begin"/>
      </w:r>
      <w:r w:rsidR="00D41525">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rsidR="00D41525">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rsidR="00D41525">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w:t>
      </w:r>
      <w:r w:rsidR="00BF22F0">
        <w:t>SEFs</w:t>
      </w:r>
      <w:r>
        <w:t xml:space="preserve">) on swap liquidity. They find a 12%-19% improvement in liquidity in the post-regulation market, driven by competition among dealers. Loon and Zhong </w:t>
      </w:r>
      <w:r>
        <w:fldChar w:fldCharType="begin"/>
      </w:r>
      <w:r w:rsidR="00D41525">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72DA676A" w14:textId="77777777" w:rsidR="00571695" w:rsidRDefault="00571695" w:rsidP="00571695">
      <w:pPr>
        <w:pStyle w:val="Heading3"/>
      </w:pPr>
      <w:r>
        <w:t>Price Volatility</w:t>
      </w:r>
    </w:p>
    <w:p w14:paraId="3FBE45C5" w14:textId="210A462E" w:rsidR="00571695" w:rsidRDefault="00571695" w:rsidP="00571695">
      <w:r>
        <w:t xml:space="preserve">Compared to studies of pricing and liquidity, studies of price volatility in the interest rate swap market are rare. Azad, et. al </w:t>
      </w:r>
      <w:r>
        <w:fldChar w:fldCharType="begin"/>
      </w:r>
      <w:r w:rsidR="00D41525">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w:t>
      </w:r>
      <w:r w:rsidR="00BF22F0">
        <w:t>short-term</w:t>
      </w:r>
      <w:r>
        <w:t xml:space="preserve"> interest rates, volatility of foreign exchange rates, slope of the term-structure, unemployment rate and money supply). They find that volatility of short-term interest rates </w:t>
      </w:r>
      <w:proofErr w:type="spellStart"/>
      <w:r w:rsidR="00BF22F0">
        <w:t>affetcs</w:t>
      </w:r>
      <w:proofErr w:type="spellEnd"/>
      <w:r>
        <w:t xml:space="preserve"> IRS price volatility. In addition, for GBP based contracts, the money supply is negatively associated with </w:t>
      </w:r>
      <w:r w:rsidR="00BF22F0">
        <w:lastRenderedPageBreak/>
        <w:t>I</w:t>
      </w:r>
      <w:r>
        <w:t xml:space="preserve">RS volatility. For USD based contracts, the volatility of industrial production and the slope of the yield curve also </w:t>
      </w:r>
      <w:r w:rsidR="00BF22F0">
        <w:t>affects</w:t>
      </w:r>
      <w:r>
        <w:t xml:space="preserve"> IRS volatility.</w:t>
      </w:r>
    </w:p>
    <w:p w14:paraId="01875E94" w14:textId="77777777" w:rsidR="00571695" w:rsidRDefault="00571695" w:rsidP="00571695">
      <w:pPr>
        <w:pStyle w:val="Heading3"/>
      </w:pPr>
      <w:r>
        <w:t>Systemic Risk and Contagion</w:t>
      </w:r>
    </w:p>
    <w:p w14:paraId="4143F63C" w14:textId="77777777" w:rsidR="00571695" w:rsidRDefault="00571695" w:rsidP="00571695">
      <w:r>
        <w:t xml:space="preserve">Jackson and </w:t>
      </w:r>
      <w:proofErr w:type="spellStart"/>
      <w:r>
        <w:t>Pernoud</w:t>
      </w:r>
      <w:proofErr w:type="spellEnd"/>
      <w:r>
        <w:t xml:space="preserve">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674A248D" w14:textId="2E3F84CC" w:rsidR="00571695" w:rsidRDefault="00571695" w:rsidP="00571695">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w:t>
      </w:r>
      <w:proofErr w:type="spellStart"/>
      <w:r>
        <w:t>Kiyotaki</w:t>
      </w:r>
      <w:proofErr w:type="spellEnd"/>
      <w:r>
        <w:t xml:space="preserve"> &amp; Moore</w:t>
      </w:r>
      <w:r w:rsidR="00F249AA">
        <w:t xml:space="preserve"> </w:t>
      </w:r>
      <w:r w:rsidR="00F249AA">
        <w:fldChar w:fldCharType="begin"/>
      </w:r>
      <w:r w:rsidR="00F249AA">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rsidR="00F249AA">
        <w:fldChar w:fldCharType="separate"/>
      </w:r>
      <w:r w:rsidR="00F249AA">
        <w:rPr>
          <w:noProof/>
        </w:rPr>
        <w:t>(1997)</w:t>
      </w:r>
      <w:r w:rsidR="00F249AA">
        <w:fldChar w:fldCharType="end"/>
      </w:r>
      <w:r w:rsidR="00F249AA">
        <w:t xml:space="preserve"> </w:t>
      </w:r>
      <w:r>
        <w:t>, Cifuentes et al.</w:t>
      </w:r>
      <w:r w:rsidR="00F249AA">
        <w:t xml:space="preserve"> </w:t>
      </w:r>
      <w:r w:rsidR="00F249AA">
        <w:fldChar w:fldCharType="begin"/>
      </w:r>
      <w:r w:rsidR="00F249AA">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rsidR="00F249AA">
        <w:fldChar w:fldCharType="separate"/>
      </w:r>
      <w:r w:rsidR="00F249AA">
        <w:rPr>
          <w:noProof/>
        </w:rPr>
        <w:t>(2005)</w:t>
      </w:r>
      <w:r w:rsidR="00F249AA">
        <w:fldChar w:fldCharType="end"/>
      </w:r>
      <w:r>
        <w:t>, Gai &amp; Kapadia</w:t>
      </w:r>
      <w:r w:rsidR="00F249AA">
        <w:t xml:space="preserve"> </w:t>
      </w:r>
      <w:r w:rsidR="00F249AA">
        <w:fldChar w:fldCharType="begin"/>
      </w:r>
      <w:r w:rsidR="00F249AA">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rsidR="00F249AA">
        <w:fldChar w:fldCharType="separate"/>
      </w:r>
      <w:r w:rsidR="00F249AA">
        <w:rPr>
          <w:noProof/>
        </w:rPr>
        <w:t>(2010)</w:t>
      </w:r>
      <w:r w:rsidR="00F249AA">
        <w:fldChar w:fldCharType="end"/>
      </w:r>
      <w:r>
        <w:t xml:space="preserve">, </w:t>
      </w:r>
      <w:proofErr w:type="spellStart"/>
      <w:r>
        <w:t>Capponi</w:t>
      </w:r>
      <w:proofErr w:type="spellEnd"/>
      <w:r>
        <w:t xml:space="preserve"> &amp; Larsson</w:t>
      </w:r>
      <w:r w:rsidR="00F249AA">
        <w:t xml:space="preserve"> </w:t>
      </w:r>
      <w:r w:rsidR="00F249AA">
        <w:fldChar w:fldCharType="begin"/>
      </w:r>
      <w:r w:rsidR="00F249AA">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rsidR="00F249AA">
        <w:fldChar w:fldCharType="separate"/>
      </w:r>
      <w:r w:rsidR="00F249AA">
        <w:rPr>
          <w:noProof/>
        </w:rPr>
        <w:t>(2015)</w:t>
      </w:r>
      <w:r w:rsidR="00F249AA">
        <w:fldChar w:fldCharType="end"/>
      </w:r>
      <w:r>
        <w:t xml:space="preserve">  and Greenwood et al. </w:t>
      </w:r>
      <w:r w:rsidR="00C36726">
        <w:fldChar w:fldCharType="begin"/>
      </w:r>
      <w:r w:rsidR="00F249AA">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rsidR="00C36726">
        <w:fldChar w:fldCharType="separate"/>
      </w:r>
      <w:r w:rsidR="00F249AA">
        <w:rPr>
          <w:noProof/>
        </w:rPr>
        <w:t>(2015)</w:t>
      </w:r>
      <w:r w:rsidR="00C36726">
        <w:fldChar w:fldCharType="end"/>
      </w:r>
      <w:r>
        <w:t>.</w:t>
      </w:r>
    </w:p>
    <w:p w14:paraId="226928D7" w14:textId="1E9F8C35" w:rsidR="00571695" w:rsidRDefault="00571695" w:rsidP="00571695">
      <w:r>
        <w:t xml:space="preserve">Besides the network avenue, contagion can also occur through feedback loops and multiple equilibria. The classic Diamond and </w:t>
      </w:r>
      <w:proofErr w:type="spellStart"/>
      <w:r>
        <w:t>Dybvig</w:t>
      </w:r>
      <w:proofErr w:type="spellEnd"/>
      <w:r>
        <w:t xml:space="preserve"> </w:t>
      </w:r>
      <w:r w:rsidR="00F249AA">
        <w:fldChar w:fldCharType="begin"/>
      </w:r>
      <w:r w:rsidR="00E06975">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rsidR="00F249AA">
        <w:fldChar w:fldCharType="separate"/>
      </w:r>
      <w:r w:rsidR="00E06975">
        <w:rPr>
          <w:noProof/>
        </w:rPr>
        <w:t>(1983)</w:t>
      </w:r>
      <w:r w:rsidR="00F249AA">
        <w:fldChar w:fldCharType="end"/>
      </w:r>
      <w:r>
        <w:t xml:space="preserve"> model illustrates how multiple equilibria can </w:t>
      </w:r>
      <w:r>
        <w:lastRenderedPageBreak/>
        <w:t xml:space="preserve">lead to panic and bank runs. Banks lend out money long term and take in deposits for short terms. If enough depositors demand to withdraw their funds at once, the bank cannot repay all of them. In fact, if depositors believe a bank is insolvent (or </w:t>
      </w:r>
      <w:r w:rsidR="008640B2">
        <w:t xml:space="preserve">they believe </w:t>
      </w:r>
      <w:r>
        <w:t>that other</w:t>
      </w:r>
      <w:r w:rsidR="008640B2">
        <w:t xml:space="preserve"> depositors </w:t>
      </w:r>
      <w:r>
        <w:t xml:space="preserve">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w:t>
      </w:r>
      <w:proofErr w:type="spellStart"/>
      <w:r>
        <w:t>Bebchuk</w:t>
      </w:r>
      <w:proofErr w:type="spellEnd"/>
      <w:r>
        <w:t xml:space="preserve"> &amp; Goldstein</w:t>
      </w:r>
      <w:r w:rsidR="00E06975">
        <w:t xml:space="preserve"> </w:t>
      </w:r>
      <w:r w:rsidR="00E06975">
        <w:fldChar w:fldCharType="begin"/>
      </w:r>
      <w:r w:rsidR="00E06975">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w:t>
      </w:r>
      <w:proofErr w:type="spellStart"/>
      <w:r>
        <w:t>Brunnermeier</w:t>
      </w:r>
      <w:proofErr w:type="spellEnd"/>
      <w:r>
        <w:t xml:space="preserve"> </w:t>
      </w:r>
      <w:r w:rsidR="00E06975">
        <w:fldChar w:fldCharType="begin"/>
      </w:r>
      <w:r w:rsidR="00E06975">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rsidR="00E06975">
        <w:fldChar w:fldCharType="separate"/>
      </w:r>
      <w:r w:rsidR="00E06975">
        <w:rPr>
          <w:noProof/>
        </w:rPr>
        <w:t>(2009)</w:t>
      </w:r>
      <w:r w:rsidR="00E06975">
        <w:fldChar w:fldCharType="end"/>
      </w:r>
      <w:r>
        <w:t xml:space="preserve"> and Diamond and </w:t>
      </w:r>
      <w:proofErr w:type="spellStart"/>
      <w:r>
        <w:t>Rajan</w:t>
      </w:r>
      <w:proofErr w:type="spellEnd"/>
      <w:r w:rsidR="00E06975">
        <w:t xml:space="preserve"> </w:t>
      </w:r>
      <w:r w:rsidR="00E06975">
        <w:fldChar w:fldCharType="begin"/>
      </w:r>
      <w:r w:rsidR="00E06975">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rsidR="00E06975">
        <w:fldChar w:fldCharType="separate"/>
      </w:r>
      <w:r w:rsidR="00E06975">
        <w:rPr>
          <w:noProof/>
        </w:rPr>
        <w:t>(2011)</w:t>
      </w:r>
      <w:r w:rsidR="00E06975">
        <w:fldChar w:fldCharType="end"/>
      </w:r>
      <w:r>
        <w:t>.</w:t>
      </w:r>
    </w:p>
    <w:p w14:paraId="37507DFF" w14:textId="77777777" w:rsidR="00571695" w:rsidRDefault="00571695" w:rsidP="00571695">
      <w:pPr>
        <w:pStyle w:val="Heading3"/>
      </w:pPr>
      <w:r>
        <w:t>Central Clearing</w:t>
      </w:r>
    </w:p>
    <w:p w14:paraId="25FE7AD4" w14:textId="64AAEF14" w:rsidR="00571695" w:rsidRDefault="00571695" w:rsidP="00571695">
      <w:r>
        <w:t>The policy and market implications of a central clearing mandate are discussed extensively by Pirrong</w:t>
      </w:r>
      <w:r w:rsidR="00E06975">
        <w:t xml:space="preserve"> </w:t>
      </w:r>
      <w:r w:rsidR="00E06975">
        <w:fldChar w:fldCharType="begin"/>
      </w:r>
      <w:r w:rsidR="00E06975">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Per Pirrong, CCPs should clear liquid, standardized products, as illiquid products can pose substantial risks to the CCP. They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EBACCAA" w14:textId="5CC926C8" w:rsidR="00571695" w:rsidRDefault="00571695" w:rsidP="00571695">
      <w:proofErr w:type="spellStart"/>
      <w:r>
        <w:t>Duffie</w:t>
      </w:r>
      <w:proofErr w:type="spellEnd"/>
      <w:r>
        <w:t xml:space="preserve"> and Zhu </w:t>
      </w:r>
      <w:r w:rsidR="00E06975">
        <w:fldChar w:fldCharType="begin"/>
      </w:r>
      <w:r w:rsidR="00E06975">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show that theoretically concentrating clearing to one CCP can economize on collateral. Benos et al. </w:t>
      </w:r>
      <w:r w:rsidR="00E06975">
        <w:fldChar w:fldCharType="begin"/>
      </w:r>
      <w:r w:rsidR="00E06975">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rsidR="00E06975">
        <w:fldChar w:fldCharType="separate"/>
      </w:r>
      <w:r w:rsidR="00E06975">
        <w:rPr>
          <w:noProof/>
        </w:rPr>
        <w:t>(2019)</w:t>
      </w:r>
      <w:r w:rsidR="00E06975">
        <w:fldChar w:fldCharType="end"/>
      </w:r>
      <w:r w:rsidR="00E06975">
        <w:t xml:space="preserve"> </w:t>
      </w:r>
      <w:r>
        <w:t>explore</w:t>
      </w:r>
      <w:r w:rsidR="00E06975">
        <w:t xml:space="preserve"> </w:t>
      </w:r>
      <w:r>
        <w:t xml:space="preserve">the issue of economies of scale/scope among CCPs. Regulators in Europe and United States have required “local CCPs” to clear contracts that originate in their jurisdiction. </w:t>
      </w:r>
      <w:r w:rsidR="00E06975">
        <w:t xml:space="preserve">They </w:t>
      </w:r>
      <w:r>
        <w:t>find that the same contract</w:t>
      </w:r>
      <w:r w:rsidR="00E06975">
        <w:t>s</w:t>
      </w:r>
      <w:r>
        <w:t xml:space="preserve"> trade at different prices when cleared through two different clearinghouses (LCH in the UK/Europe and CME Clearing in the US) and suggest that this </w:t>
      </w:r>
      <w:r w:rsidR="00E06975">
        <w:t>difference</w:t>
      </w:r>
      <w:r>
        <w:t xml:space="preserve"> arises due to increased collateral costs when clearing is fragmented. </w:t>
      </w:r>
    </w:p>
    <w:p w14:paraId="7BA77A84" w14:textId="51D68804" w:rsidR="00781E75" w:rsidRPr="000816B7" w:rsidRDefault="00571695" w:rsidP="00571695">
      <w:r>
        <w:lastRenderedPageBreak/>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5850AA5C" w14:textId="634DC182" w:rsidR="00B13BAB" w:rsidRDefault="00B13BAB" w:rsidP="009C0453">
      <w:pPr>
        <w:pStyle w:val="Heading1"/>
        <w:numPr>
          <w:ilvl w:val="0"/>
          <w:numId w:val="33"/>
        </w:numPr>
      </w:pPr>
      <w:bookmarkStart w:id="4" w:name="_Ref157719057"/>
      <w:r w:rsidRPr="0027378C">
        <w:t>Theory</w:t>
      </w:r>
      <w:bookmarkEnd w:id="4"/>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5" w:name="_Ref154527935"/>
      <w:r>
        <w:t>W</w:t>
      </w:r>
      <w:r w:rsidR="0027378C">
        <w:t>ithout credit risks</w:t>
      </w:r>
      <w:bookmarkEnd w:id="5"/>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14D5CD96"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w:t>
      </w:r>
      <w:r w:rsidR="008640B2">
        <w:t xml:space="preserve">a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w:t>
      </w:r>
      <w:r>
        <w:lastRenderedPageBreak/>
        <w:t xml:space="preserve">contract, </w:t>
      </w:r>
      <w:r w:rsidR="0010299E">
        <w:t>its</w:t>
      </w:r>
      <w:r>
        <w:t xml:space="preserve"> value is zero. This is achieved by determining the present value of the floating 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8AE67F0" w14:textId="31113D34"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xml:space="preserve">. These SDs and MSPs offer buy and sell quotes for swaps, potentially finding other participants to balance their swap exposures. </w:t>
      </w:r>
      <w:r w:rsidR="00C66CC2">
        <w:fldChar w:fldCharType="begin"/>
      </w:r>
      <w:r w:rsidR="00C66CC2">
        <w:instrText xml:space="preserve"> REF _Ref162817922 \h </w:instrText>
      </w:r>
      <w:r w:rsidR="00C66CC2">
        <w:fldChar w:fldCharType="separate"/>
      </w:r>
      <w:r w:rsidR="00C66CC2">
        <w:t xml:space="preserve">Figure </w:t>
      </w:r>
      <w:r w:rsidR="00C66CC2">
        <w:rPr>
          <w:noProof/>
        </w:rPr>
        <w:t>1</w:t>
      </w:r>
      <w:r w:rsidR="00C66CC2">
        <w:fldChar w:fldCharType="end"/>
      </w:r>
      <w:r>
        <w:t xml:space="preserve"> depicts a hypothetical network model of such a market.</w:t>
      </w:r>
    </w:p>
    <w:p w14:paraId="6D0280E6" w14:textId="33642162" w:rsidR="00C66CC2" w:rsidRDefault="00C66CC2" w:rsidP="00C66CC2">
      <w:pPr>
        <w:keepNext/>
        <w:jc w:val="center"/>
      </w:pPr>
      <w:r>
        <w:t>[Figure 2 about here]</w:t>
      </w:r>
    </w:p>
    <w:p w14:paraId="5E4A6229" w14:textId="530C9BA6" w:rsidR="0027378C" w:rsidRDefault="00C66CC2" w:rsidP="00C66CC2">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rPr>
          <w:noProof/>
        </w:rPr>
        <w:t xml:space="preserve"> Market without central clearing</w:t>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proofErr w:type="gramStart"/>
      <w:r w:rsidR="005A7F47">
        <w:t xml:space="preserve">has </w:t>
      </w:r>
      <w:r w:rsidR="00876F18">
        <w:t>to</w:t>
      </w:r>
      <w:proofErr w:type="gramEnd"/>
      <w:r w:rsidR="00876F18">
        <w:t xml:space="preserve">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77777777" w:rsidR="0027378C" w:rsidRDefault="0027378C" w:rsidP="0034098A">
      <w:pPr>
        <w:pStyle w:val="Heading3"/>
      </w:pPr>
      <w:r>
        <w:lastRenderedPageBreak/>
        <w:t>Central Clearing</w:t>
      </w:r>
    </w:p>
    <w:p w14:paraId="6FC9356A" w14:textId="48CA6DD5"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C66CC2">
        <w:fldChar w:fldCharType="begin"/>
      </w:r>
      <w:r w:rsidR="00C66CC2">
        <w:instrText xml:space="preserve"> REF _Ref162817904 \h </w:instrText>
      </w:r>
      <w:r w:rsidR="00C66CC2">
        <w:fldChar w:fldCharType="separate"/>
      </w:r>
      <w:r w:rsidR="00C66CC2">
        <w:t xml:space="preserve">Figure </w:t>
      </w:r>
      <w:r w:rsidR="00C66CC2">
        <w:rPr>
          <w:noProof/>
        </w:rPr>
        <w:t>3</w:t>
      </w:r>
      <w:r w:rsidR="00C66CC2">
        <w:fldChar w:fldCharType="end"/>
      </w:r>
      <w:r>
        <w:t xml:space="preserve"> visualizes a hypothetical market structure with mandated central clearing.</w:t>
      </w:r>
    </w:p>
    <w:p w14:paraId="03679E74" w14:textId="4215851F" w:rsidR="008640B2" w:rsidRDefault="00C66CC2" w:rsidP="008640B2">
      <w:pPr>
        <w:keepNext/>
        <w:jc w:val="center"/>
      </w:pPr>
      <w:r>
        <w:t>[Figure 3 about here]</w:t>
      </w:r>
    </w:p>
    <w:p w14:paraId="273E10AA" w14:textId="236169D2" w:rsidR="0027378C" w:rsidRDefault="008640B2" w:rsidP="008640B2">
      <w:pPr>
        <w:pStyle w:val="Caption"/>
        <w:jc w:val="center"/>
      </w:pPr>
      <w:bookmarkStart w:id="6" w:name="_Ref162817904"/>
      <w:r>
        <w:t xml:space="preserve">Figure </w:t>
      </w:r>
      <w:r>
        <w:fldChar w:fldCharType="begin"/>
      </w:r>
      <w:r>
        <w:instrText xml:space="preserve"> SEQ Figure \* ARABIC </w:instrText>
      </w:r>
      <w:r>
        <w:fldChar w:fldCharType="separate"/>
      </w:r>
      <w:r w:rsidR="00C66CC2">
        <w:rPr>
          <w:noProof/>
        </w:rPr>
        <w:t>3</w:t>
      </w:r>
      <w:r>
        <w:fldChar w:fldCharType="end"/>
      </w:r>
      <w:bookmarkEnd w:id="6"/>
      <w:r>
        <w:rPr>
          <w:noProof/>
        </w:rPr>
        <w:t xml:space="preserve"> Market with Central Clearing</w:t>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0C77AD2B" w:rsidR="004F43A3" w:rsidRDefault="004F43A3" w:rsidP="00031822">
      <w:r>
        <w:t xml:space="preserve">I adapt the model from Biais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lastRenderedPageBreak/>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1253DCC9"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3FF36892"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77FF6CFF"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3A0A475"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A4F0AB4"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t>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w:lastRenderedPageBreak/>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7" w:name="_Ref157719088"/>
      <w:r>
        <w:t>Identification Strategy</w:t>
      </w:r>
      <w:bookmarkEnd w:id="7"/>
    </w:p>
    <w:p w14:paraId="0FBD61B0" w14:textId="129E3EB6" w:rsidR="00CD17A1" w:rsidRPr="00CD17A1" w:rsidRDefault="00CD17A1" w:rsidP="00AB12F9">
      <w:pPr>
        <w:pStyle w:val="Heading2"/>
      </w:pPr>
      <w:r>
        <w:t>Pricing</w:t>
      </w:r>
    </w:p>
    <w:p w14:paraId="23FD4740" w14:textId="0A0494C8"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373A0">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w:t>
      </w:r>
      <w:r>
        <w:lastRenderedPageBreak/>
        <w:t>vector of control variables. The coefficient of interest is δ, which captures the causal effect of the central clearing mandate on swap premiums.</w:t>
      </w:r>
    </w:p>
    <w:p w14:paraId="48A28C1E" w14:textId="45575869"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DiD</w:t>
      </w:r>
      <w:r w:rsidR="0032163A">
        <w:t xml:space="preserve"> (described in the results section)</w:t>
      </w:r>
      <w:r>
        <w:t>.</w:t>
      </w:r>
    </w:p>
    <w:p w14:paraId="034557F9" w14:textId="201ECB63"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9373A0">
        <w:t xml:space="preserve">Figure </w:t>
      </w:r>
      <w:r w:rsidR="009373A0">
        <w:rPr>
          <w:noProof/>
        </w:rPr>
        <w:t>2</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7EF43508" w14:textId="2EF574D1" w:rsidR="000D2256" w:rsidRDefault="000D2256" w:rsidP="000D2256">
      <w:r>
        <w:t>To identify the central clearing mandate's impact on liquidity in the IR swaps market, I examine bid-ask spreads as indicators of market liquidity, comparing spreads for the CAD-denominated swaps vs. the USD-denominated swaps before and after the mandate. I collect end-of-day bid, ask, and mid-quote data for 2-year, 5-year, and 10-year interest rate swaps for the ten trading days immediately preceding and following the three regulatory phases: Phase 1 starting on March 11, Phase 2 on June 10, and Phase 3 on September 9. The liquidity metric I employ—the bid-ask spread as a percentage of the mid-quote—serves to standardize the measure of liquidity across various price levels and tenors of contracts. I employ a difference-in-difference (</w:t>
      </w:r>
      <w:proofErr w:type="spellStart"/>
      <w:r>
        <w:t>DiD</w:t>
      </w:r>
      <w:proofErr w:type="spellEnd"/>
      <w:r>
        <w:t>) approach to identify the mandate's effect on liquidity.</w:t>
      </w:r>
    </w:p>
    <w:p w14:paraId="2883F7A0" w14:textId="647646F0" w:rsidR="000D2256" w:rsidRDefault="006A6918" w:rsidP="005B2B99">
      <w:r>
        <w:t>L</w:t>
      </w:r>
      <w:r w:rsidR="000D2256">
        <w:t>iquidity of is modeled as follows:</w:t>
      </w:r>
    </w:p>
    <w:p w14:paraId="70D759B3" w14:textId="04168DD3" w:rsidR="000D2256" w:rsidRDefault="00000000" w:rsidP="005B2B99">
      <m:oMathPara>
        <m:oMath>
          <m:sSub>
            <m:sSubPr>
              <m:ctrlPr>
                <w:rPr>
                  <w:rFonts w:ascii="Cambria Math" w:hAnsi="Cambria Math"/>
                </w:rPr>
              </m:ctrlPr>
            </m:sSubPr>
            <m:e>
              <m:r>
                <m:rPr>
                  <m:sty m:val="p"/>
                </m:rPr>
                <w:rPr>
                  <w:rFonts w:ascii="Cambria Math" w:hAnsi="Cambria Math"/>
                </w:rPr>
                <m:t>Liquidity</m:t>
              </m:r>
            </m:e>
            <m:sub>
              <m:r>
                <m:rPr>
                  <m:sty m:val="p"/>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r>
            <m:rPr>
              <m:sty m:val="p"/>
            </m:rPr>
            <w:rPr>
              <w:rFonts w:ascii="Cambria Math" w:hAnsi="Cambria Math"/>
            </w:rPr>
            <m:t>+δ⋅</m:t>
          </m:r>
          <m:d>
            <m:dPr>
              <m:ctrlPr>
                <w:rPr>
                  <w:rFonts w:ascii="Cambria Math" w:hAnsi="Cambria Math"/>
                </w:rPr>
              </m:ctrlPr>
            </m:dPr>
            <m:e>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ϵ</m:t>
              </m:r>
            </m:e>
            <m:sub>
              <m:r>
                <m:rPr>
                  <m:sty m:val="p"/>
                </m:rPr>
                <w:rPr>
                  <w:rFonts w:ascii="Cambria Math" w:hAnsi="Cambria Math"/>
                </w:rPr>
                <m:t>it</m:t>
              </m:r>
            </m:sub>
          </m:sSub>
        </m:oMath>
      </m:oMathPara>
    </w:p>
    <w:p w14:paraId="45B3191F" w14:textId="0BC663A5" w:rsidR="000D2256" w:rsidRDefault="005B2B99" w:rsidP="000D2256">
      <w:r>
        <w:lastRenderedPageBreak/>
        <w:t xml:space="preserve">where: </w:t>
      </w:r>
      <m:oMath>
        <m:r>
          <w:rPr>
            <w:rFonts w:ascii="Cambria Math" w:hAnsi="Cambria Math"/>
          </w:rPr>
          <m:t>Liquidit</m:t>
        </m:r>
        <m:sSub>
          <m:sSubPr>
            <m:ctrlPr>
              <w:rPr>
                <w:rFonts w:ascii="Cambria Math" w:hAnsi="Cambria Math"/>
                <w:i/>
              </w:rPr>
            </m:ctrlPr>
          </m:sSubPr>
          <m:e>
            <m:r>
              <w:rPr>
                <w:rFonts w:ascii="Cambria Math" w:hAnsi="Cambria Math"/>
              </w:rPr>
              <m:t>y</m:t>
            </m:r>
          </m:e>
          <m:sub>
            <m:r>
              <w:rPr>
                <w:rFonts w:ascii="Cambria Math" w:hAnsi="Cambria Math"/>
              </w:rPr>
              <m:t>i,t</m:t>
            </m:r>
          </m:sub>
        </m:sSub>
      </m:oMath>
      <w:r w:rsidR="000D2256">
        <w:t xml:space="preserve">​ is the liquidity measure for contract </w:t>
      </w:r>
      <m:oMath>
        <m:r>
          <w:rPr>
            <w:rFonts w:ascii="Cambria Math" w:hAnsi="Cambria Math"/>
          </w:rPr>
          <m:t>i</m:t>
        </m:r>
      </m:oMath>
      <w:r w:rsidR="000D2256">
        <w:t xml:space="preserve"> at time </w:t>
      </w:r>
      <m:oMath>
        <m:r>
          <w:rPr>
            <w:rFonts w:ascii="Cambria Math" w:hAnsi="Cambria Math"/>
          </w:rPr>
          <m:t>t</m:t>
        </m:r>
      </m:oMath>
      <w:r w:rsidR="000D2256">
        <w:t xml:space="preserve">, </w:t>
      </w:r>
      <m:oMath>
        <m:r>
          <w:rPr>
            <w:rFonts w:ascii="Cambria Math" w:hAnsi="Cambria Math"/>
          </w:rPr>
          <m:t>Cur</m:t>
        </m:r>
        <m:sSub>
          <m:sSubPr>
            <m:ctrlPr>
              <w:rPr>
                <w:rFonts w:ascii="Cambria Math" w:hAnsi="Cambria Math"/>
                <w:i/>
              </w:rPr>
            </m:ctrlPr>
          </m:sSubPr>
          <m:e>
            <m:r>
              <w:rPr>
                <w:rFonts w:ascii="Cambria Math" w:hAnsi="Cambria Math"/>
              </w:rPr>
              <m:t>r</m:t>
            </m:r>
          </m:e>
          <m:sub>
            <m:r>
              <w:rPr>
                <w:rFonts w:ascii="Cambria Math" w:hAnsi="Cambria Math"/>
              </w:rPr>
              <m:t>i</m:t>
            </m:r>
          </m:sub>
        </m:sSub>
      </m:oMath>
      <w:r w:rsidR="000D2256">
        <w:t xml:space="preserve">​ </w:t>
      </w:r>
      <w:r>
        <w:t>indicates</w:t>
      </w:r>
      <w:r w:rsidR="000D2256">
        <w:t xml:space="preserve"> if the contract is within the treatment group (if currency is USD), and </w:t>
      </w:r>
      <m:oMath>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oMath>
      <w:r w:rsidR="000D2256">
        <w:t xml:space="preserve">​ </w:t>
      </w:r>
      <w:r>
        <w:t>indicates</w:t>
      </w:r>
      <w:r w:rsidR="000D2256">
        <w:t xml:space="preserve"> the post-regulation timeframe. The coefficient </w:t>
      </w:r>
      <m:oMath>
        <m:r>
          <w:rPr>
            <w:rFonts w:ascii="Cambria Math" w:hAnsi="Cambria Math"/>
          </w:rPr>
          <m:t>δ</m:t>
        </m:r>
      </m:oMath>
      <w:r w:rsidR="000D2256">
        <w:t xml:space="preserve"> is the parameter of interest, providing the estimated impact of the regulatory change on liquidity.</w:t>
      </w:r>
    </w:p>
    <w:p w14:paraId="1A3EAAFC" w14:textId="7D4FF191" w:rsidR="005B2B99" w:rsidRDefault="000D2256" w:rsidP="005B2B99">
      <w:r>
        <w:t>To ensure the credibility of my approach, I validate the parallel trends assumption by examining pre-treatment liquidity trends in both the treatment and control groups graphically.</w:t>
      </w:r>
      <w:r w:rsidR="005B2B99">
        <w:t xml:space="preserve"> </w:t>
      </w:r>
      <w:r>
        <w:t xml:space="preserve">I conduct various robustness checks, including altering the observation windows </w:t>
      </w:r>
      <w:r w:rsidR="005B2B99">
        <w:t xml:space="preserve">(applying the </w:t>
      </w:r>
      <w:proofErr w:type="spellStart"/>
      <w:r w:rsidR="005B2B99">
        <w:t>DiD</w:t>
      </w:r>
      <w:proofErr w:type="spellEnd"/>
      <w:r w:rsidR="005B2B99">
        <w:t xml:space="preserve"> methodology to periods when no regulatory change occurred) </w:t>
      </w:r>
      <w:r>
        <w:t>and employing alternative control groups.</w:t>
      </w:r>
    </w:p>
    <w:p w14:paraId="6BB52863" w14:textId="760D00C0" w:rsidR="005A5A35" w:rsidRDefault="005A5A35" w:rsidP="00AB12F9">
      <w:pPr>
        <w:pStyle w:val="Heading2"/>
      </w:pPr>
      <w:r>
        <w:t>Volatility</w:t>
      </w:r>
    </w:p>
    <w:p w14:paraId="73A34C79" w14:textId="1575A542" w:rsidR="005A5A35" w:rsidRDefault="007F2238" w:rsidP="00031822">
      <w:r>
        <w:t>To</w:t>
      </w:r>
      <w:r w:rsidR="006A6918">
        <w:t xml:space="preserve"> identify the impact of central clearing on price volatility, I calculate the coefficient of variation for </w:t>
      </w:r>
      <w:r>
        <w:t xml:space="preserve">2-year, 5-year and 10-year IR swaps contracts for </w:t>
      </w:r>
      <w:r w:rsidR="006A6918">
        <w:t xml:space="preserve">each trading session (morning, mid-day, afternoon, off hours) for </w:t>
      </w:r>
      <w:r>
        <w:t xml:space="preserve">each trading day for the ten-day period prior to and after the implementation of each phase of the clearing mandate. I compare the volatility (coefficient of variation) for USD-denominated (treatment group) and CAD-denominated (control group) contracts prior to and after the implementation of the mandate. The </w:t>
      </w:r>
      <w:r w:rsidR="001234EE">
        <w:t>volatility is modeled as follows:</w:t>
      </w:r>
    </w:p>
    <w:p w14:paraId="1CEF502D" w14:textId="3879E96C" w:rsidR="001234EE" w:rsidRPr="001234EE" w:rsidRDefault="00000000" w:rsidP="00031822">
      <m:oMathPara>
        <m:oMath>
          <m:sSub>
            <m:sSubPr>
              <m:ctrlPr>
                <w:rPr>
                  <w:rFonts w:ascii="Cambria Math" w:hAnsi="Cambria Math"/>
                </w:rPr>
              </m:ctrlPr>
            </m:sSubPr>
            <m:e>
              <m:r>
                <m:rPr>
                  <m:sty m:val="p"/>
                </m:rPr>
                <w:rPr>
                  <w:rFonts w:ascii="Cambria Math" w:hAnsi="Cambria Math"/>
                </w:rPr>
                <m:t>Volatility</m:t>
              </m:r>
            </m:e>
            <m:sub>
              <m:r>
                <m:rPr>
                  <m:sty m:val="p"/>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r>
            <m:rPr>
              <m:sty m:val="p"/>
            </m:rPr>
            <w:rPr>
              <w:rFonts w:ascii="Cambria Math" w:hAnsi="Cambria Math"/>
            </w:rPr>
            <m:t>+δ⋅</m:t>
          </m:r>
          <m:d>
            <m:dPr>
              <m:ctrlPr>
                <w:rPr>
                  <w:rFonts w:ascii="Cambria Math" w:hAnsi="Cambria Math"/>
                </w:rPr>
              </m:ctrlPr>
            </m:dPr>
            <m:e>
              <m:sSub>
                <m:sSubPr>
                  <m:ctrlPr>
                    <w:rPr>
                      <w:rFonts w:ascii="Cambria Math" w:hAnsi="Cambria Math"/>
                    </w:rPr>
                  </m:ctrlPr>
                </m:sSubPr>
                <m:e>
                  <m:r>
                    <m:rPr>
                      <m:sty m:val="p"/>
                    </m:rPr>
                    <w:rPr>
                      <w:rFonts w:ascii="Cambria Math" w:hAnsi="Cambria Math"/>
                    </w:rPr>
                    <m:t>Curr</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eriod</m:t>
                  </m:r>
                </m:e>
                <m:sub>
                  <m:r>
                    <m:rPr>
                      <m:sty m:val="p"/>
                    </m:rP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ϵ</m:t>
              </m:r>
            </m:e>
            <m:sub>
              <m:r>
                <m:rPr>
                  <m:sty m:val="p"/>
                </m:rPr>
                <w:rPr>
                  <w:rFonts w:ascii="Cambria Math" w:hAnsi="Cambria Math"/>
                </w:rPr>
                <m:t>it</m:t>
              </m:r>
            </m:sub>
          </m:sSub>
        </m:oMath>
      </m:oMathPara>
    </w:p>
    <w:p w14:paraId="6FD20D0F" w14:textId="4DA65312" w:rsidR="001234EE" w:rsidRDefault="001234EE" w:rsidP="00031822">
      <w:r>
        <w:t xml:space="preserve">Where: </w:t>
      </w:r>
      <m:oMath>
        <m:sSub>
          <m:sSubPr>
            <m:ctrlPr>
              <w:rPr>
                <w:rFonts w:ascii="Cambria Math" w:hAnsi="Cambria Math"/>
              </w:rPr>
            </m:ctrlPr>
          </m:sSubPr>
          <m:e>
            <m:r>
              <m:rPr>
                <m:sty m:val="p"/>
              </m:rPr>
              <w:rPr>
                <w:rFonts w:ascii="Cambria Math" w:hAnsi="Cambria Math"/>
              </w:rPr>
              <m:t>Volatility</m:t>
            </m:r>
          </m:e>
          <m:sub>
            <m:r>
              <m:rPr>
                <m:sty m:val="p"/>
              </m:rPr>
              <w:rPr>
                <w:rFonts w:ascii="Cambria Math" w:hAnsi="Cambria Math"/>
              </w:rPr>
              <m:t>i,t</m:t>
            </m:r>
          </m:sub>
        </m:sSub>
      </m:oMath>
      <w:r>
        <w:t xml:space="preserve"> is the volatility of contract </w:t>
      </w:r>
      <m:oMath>
        <m:r>
          <w:rPr>
            <w:rFonts w:ascii="Cambria Math" w:hAnsi="Cambria Math"/>
          </w:rPr>
          <m:t>i</m:t>
        </m:r>
      </m:oMath>
      <w:r>
        <w:t xml:space="preserve"> in period </w:t>
      </w:r>
      <m:oMath>
        <m:r>
          <w:rPr>
            <w:rFonts w:ascii="Cambria Math" w:hAnsi="Cambria Math"/>
          </w:rPr>
          <m:t>t</m:t>
        </m:r>
      </m:oMath>
      <w:r>
        <w:t xml:space="preserve">, </w:t>
      </w:r>
      <m:oMath>
        <m:r>
          <w:rPr>
            <w:rFonts w:ascii="Cambria Math" w:hAnsi="Cambria Math"/>
          </w:rPr>
          <m:t>Cur</m:t>
        </m:r>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ndicates if the contract is within the treatment group (if currency is USD), and </w:t>
      </w:r>
      <m:oMath>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oMath>
      <w:r>
        <w:t xml:space="preserve">​ indicates the post-regulation timeframe. The coefficient </w:t>
      </w:r>
      <m:oMath>
        <m:r>
          <w:rPr>
            <w:rFonts w:ascii="Cambria Math" w:hAnsi="Cambria Math"/>
          </w:rPr>
          <m:t>δ</m:t>
        </m:r>
      </m:oMath>
      <w:r>
        <w:t xml:space="preserve"> is the parameter of interest, providing the estimated impact of the regulatory change on volatility.</w:t>
      </w:r>
    </w:p>
    <w:p w14:paraId="5362A515" w14:textId="5968E831" w:rsidR="001234EE" w:rsidRPr="005A5A35" w:rsidRDefault="001234EE" w:rsidP="001234EE">
      <w:r>
        <w:t xml:space="preserve">To ensure the credibility of my approach, I validate the parallel trends assumption by examining pre-treatment volatility trends in both the treatment and control groups graphically. I conduct various robustness checks, including altering the observation windows (applying the </w:t>
      </w:r>
      <w:proofErr w:type="spellStart"/>
      <w:r>
        <w:t>DiD</w:t>
      </w:r>
      <w:proofErr w:type="spellEnd"/>
      <w:r>
        <w:t xml:space="preserve"> methodology to periods when no regulatory change occurred) and employing alternative control groups. In addition, volatility is likely to be exacerbated during times of financial stress. I use the Grexit vote as a time of market stress and perform an event study, examining the relative change in volatility of USD-denominated vs. CAD-denominated contracts during this </w:t>
      </w:r>
      <w:proofErr w:type="gramStart"/>
      <w:r>
        <w:t>time period</w:t>
      </w:r>
      <w:proofErr w:type="gramEnd"/>
      <w:r>
        <w:t>.</w:t>
      </w:r>
    </w:p>
    <w:p w14:paraId="517154C7" w14:textId="4EC87616" w:rsidR="00A96B98" w:rsidRDefault="00A96B98" w:rsidP="009C0453">
      <w:pPr>
        <w:pStyle w:val="Heading1"/>
        <w:numPr>
          <w:ilvl w:val="0"/>
          <w:numId w:val="33"/>
        </w:numPr>
      </w:pPr>
      <w:bookmarkStart w:id="8" w:name="_Ref157719326"/>
      <w:r>
        <w:lastRenderedPageBreak/>
        <w:t>Data</w:t>
      </w:r>
      <w:bookmarkEnd w:id="8"/>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t xml:space="preserve">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w:t>
      </w:r>
      <w:r>
        <w:rPr>
          <w:color w:val="000000" w:themeColor="text1"/>
        </w:rPr>
        <w:lastRenderedPageBreak/>
        <w:t>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0268F8E3"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373A0">
        <w:t xml:space="preserve">Table </w:t>
      </w:r>
      <w:r w:rsidR="009373A0">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my constructed curve and comparing against calculations by Bloomberg SWPM function. I </w:t>
      </w:r>
      <w:r w:rsidR="0038485E">
        <w:t>can</w:t>
      </w:r>
      <w:r w:rsidR="00531890">
        <w:t xml:space="preserve"> match the output of SWPM up to 4 decimal places.</w:t>
      </w:r>
    </w:p>
    <w:p w14:paraId="668A5947" w14:textId="6F4663F7" w:rsidR="008A79F1" w:rsidRDefault="00FF211F" w:rsidP="00031822">
      <w:r w:rsidRPr="0004387C">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actually be classified as </w:t>
      </w:r>
      <w:proofErr w:type="gramStart"/>
      <w:r w:rsidR="009373A0">
        <w:t>a</w:t>
      </w:r>
      <w:proofErr w:type="gramEnd"/>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373A0" w:rsidRPr="0004387C">
        <w:rPr>
          <w:color w:val="000000" w:themeColor="text1"/>
        </w:rPr>
        <w:t xml:space="preserve">Table </w:t>
      </w:r>
      <w:r w:rsidR="009373A0">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13BA737" w:rsidR="005F746F" w:rsidRDefault="005F746F" w:rsidP="00031822">
      <w:r>
        <w:fldChar w:fldCharType="begin"/>
      </w:r>
      <w:r>
        <w:instrText xml:space="preserve"> REF _Ref160966456 \h </w:instrText>
      </w:r>
      <w:r>
        <w:fldChar w:fldCharType="separate"/>
      </w:r>
      <w:r>
        <w:t xml:space="preserve">Table </w:t>
      </w:r>
      <w:r>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lastRenderedPageBreak/>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3D9655CF" w14:textId="378884C2" w:rsidR="008335A2" w:rsidRDefault="00AA454A" w:rsidP="00031822">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24731DE" w14:textId="5050D0BD" w:rsidR="00AE2A76" w:rsidRDefault="00AE2A76">
      <w:pPr>
        <w:spacing w:line="240" w:lineRule="auto"/>
        <w:ind w:firstLine="0"/>
        <w:jc w:val="left"/>
      </w:pPr>
      <w:r>
        <w:br w:type="page"/>
      </w:r>
    </w:p>
    <w:p w14:paraId="14E60527" w14:textId="77777777" w:rsidR="008F2992" w:rsidRDefault="008F2992" w:rsidP="008F2992"/>
    <w:p w14:paraId="451E3332" w14:textId="10C05760" w:rsidR="00180890" w:rsidRDefault="00180890" w:rsidP="00C66CC2">
      <w:pPr>
        <w:pStyle w:val="Caption"/>
        <w:jc w:val="center"/>
      </w:pPr>
      <w:bookmarkStart w:id="9" w:name="_Ref160808244"/>
      <w:r>
        <w:t xml:space="preserve">Table </w:t>
      </w:r>
      <w:r>
        <w:fldChar w:fldCharType="begin"/>
      </w:r>
      <w:r>
        <w:instrText xml:space="preserve"> SEQ Table \* ARABIC </w:instrText>
      </w:r>
      <w:r>
        <w:fldChar w:fldCharType="separate"/>
      </w:r>
      <w:r w:rsidR="008D236B">
        <w:rPr>
          <w:noProof/>
        </w:rPr>
        <w:t>3</w:t>
      </w:r>
      <w:r>
        <w:fldChar w:fldCharType="end"/>
      </w:r>
      <w:bookmarkEnd w:id="9"/>
      <w:r>
        <w:t>:</w:t>
      </w:r>
      <w:r>
        <w:rPr>
          <w:noProof/>
        </w:rPr>
        <w:t xml:space="preserve"> Sample data for USD and CAD yield curves</w:t>
      </w:r>
    </w:p>
    <w:p w14:paraId="13A00C6F" w14:textId="0CB73517" w:rsidR="00180890" w:rsidRDefault="00C66CC2" w:rsidP="00C66CC2">
      <w:pPr>
        <w:spacing w:line="240" w:lineRule="auto"/>
        <w:ind w:firstLine="0"/>
        <w:jc w:val="center"/>
      </w:pPr>
      <w:r>
        <w:t>[Table 3 about here]</w:t>
      </w:r>
    </w:p>
    <w:p w14:paraId="4764BA40" w14:textId="54308011" w:rsidR="008F2992" w:rsidRDefault="008F2992">
      <w:pPr>
        <w:spacing w:line="240" w:lineRule="auto"/>
        <w:ind w:firstLine="0"/>
        <w:jc w:val="left"/>
      </w:pPr>
      <w:r>
        <w:br w:type="page"/>
      </w:r>
    </w:p>
    <w:p w14:paraId="64B9E88B" w14:textId="77777777" w:rsidR="00AE2A76" w:rsidRPr="0004387C" w:rsidRDefault="00AE2A76" w:rsidP="00031822"/>
    <w:p w14:paraId="648FED74" w14:textId="45AA268D" w:rsidR="008A79F1" w:rsidRDefault="008A79F1" w:rsidP="00031822">
      <w:pPr>
        <w:pStyle w:val="Caption"/>
        <w:keepNext/>
        <w:jc w:val="center"/>
        <w:rPr>
          <w:noProof/>
          <w:color w:val="000000" w:themeColor="text1"/>
        </w:rPr>
      </w:pPr>
      <w:bookmarkStart w:id="10"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8D236B">
        <w:rPr>
          <w:noProof/>
          <w:color w:val="000000" w:themeColor="text1"/>
        </w:rPr>
        <w:t>4</w:t>
      </w:r>
      <w:r w:rsidRPr="0004387C">
        <w:rPr>
          <w:noProof/>
          <w:color w:val="000000" w:themeColor="text1"/>
        </w:rPr>
        <w:fldChar w:fldCharType="end"/>
      </w:r>
      <w:bookmarkEnd w:id="10"/>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3E325975" w14:textId="312C4558" w:rsidR="005F746F" w:rsidRDefault="00C66CC2" w:rsidP="00C66CC2">
      <w:pPr>
        <w:spacing w:line="240" w:lineRule="auto"/>
        <w:ind w:firstLine="0"/>
        <w:jc w:val="center"/>
        <w:rPr>
          <w:color w:val="000000" w:themeColor="text1"/>
        </w:rPr>
      </w:pPr>
      <w:r>
        <w:rPr>
          <w:color w:val="000000" w:themeColor="text1"/>
        </w:rPr>
        <w:t>[Table 4 about here]</w:t>
      </w:r>
    </w:p>
    <w:p w14:paraId="3C67E550" w14:textId="2252EE81" w:rsidR="00C66CC2" w:rsidRDefault="00C66CC2">
      <w:pPr>
        <w:spacing w:line="240" w:lineRule="auto"/>
        <w:ind w:firstLine="0"/>
        <w:jc w:val="left"/>
        <w:rPr>
          <w:color w:val="000000" w:themeColor="text1"/>
        </w:rPr>
      </w:pPr>
      <w:r>
        <w:rPr>
          <w:color w:val="000000" w:themeColor="text1"/>
        </w:rPr>
        <w:br w:type="page"/>
      </w:r>
    </w:p>
    <w:p w14:paraId="62949E1B" w14:textId="77777777" w:rsidR="00C66CC2" w:rsidRDefault="00C66CC2">
      <w:pPr>
        <w:spacing w:line="240" w:lineRule="auto"/>
        <w:ind w:firstLine="0"/>
        <w:jc w:val="left"/>
        <w:rPr>
          <w:color w:val="000000" w:themeColor="text1"/>
        </w:rPr>
      </w:pPr>
    </w:p>
    <w:p w14:paraId="12E19475" w14:textId="77777777" w:rsidR="00C66CC2" w:rsidRDefault="00C66CC2">
      <w:pPr>
        <w:spacing w:line="240" w:lineRule="auto"/>
        <w:ind w:firstLine="0"/>
        <w:jc w:val="left"/>
        <w:rPr>
          <w:color w:val="000000" w:themeColor="text1"/>
        </w:rPr>
      </w:pPr>
    </w:p>
    <w:p w14:paraId="21783889" w14:textId="2A3D9160" w:rsidR="005F746F" w:rsidRDefault="005F746F" w:rsidP="00C66CC2">
      <w:pPr>
        <w:pStyle w:val="Caption"/>
        <w:keepNext/>
        <w:jc w:val="center"/>
      </w:pPr>
      <w:bookmarkStart w:id="11" w:name="_Ref160966456"/>
      <w:r>
        <w:t xml:space="preserve">Table </w:t>
      </w:r>
      <w:r>
        <w:fldChar w:fldCharType="begin"/>
      </w:r>
      <w:r>
        <w:instrText xml:space="preserve"> SEQ Table \* ARABIC </w:instrText>
      </w:r>
      <w:r>
        <w:fldChar w:fldCharType="separate"/>
      </w:r>
      <w:r w:rsidR="008D236B">
        <w:rPr>
          <w:noProof/>
        </w:rPr>
        <w:t>5</w:t>
      </w:r>
      <w:r>
        <w:fldChar w:fldCharType="end"/>
      </w:r>
      <w:bookmarkEnd w:id="11"/>
      <w:r>
        <w:rPr>
          <w:noProof/>
        </w:rPr>
        <w:t xml:space="preserve"> Selected characteristics of control variables</w:t>
      </w:r>
    </w:p>
    <w:p w14:paraId="2ABE662F" w14:textId="562E81A4" w:rsidR="008335A2" w:rsidRDefault="00C66CC2" w:rsidP="00C66CC2">
      <w:pPr>
        <w:ind w:firstLine="0"/>
        <w:jc w:val="center"/>
        <w:rPr>
          <w:color w:val="000000" w:themeColor="text1"/>
        </w:rPr>
      </w:pPr>
      <w:r>
        <w:rPr>
          <w:color w:val="000000" w:themeColor="text1"/>
        </w:rPr>
        <w:t>[Table 5 about here]</w:t>
      </w:r>
    </w:p>
    <w:p w14:paraId="0AF87036" w14:textId="7E3C4C00" w:rsidR="00C66CC2" w:rsidRDefault="00C66CC2" w:rsidP="00C66CC2">
      <w:pPr>
        <w:spacing w:line="240" w:lineRule="auto"/>
        <w:ind w:firstLine="0"/>
        <w:jc w:val="left"/>
        <w:rPr>
          <w:color w:val="000000" w:themeColor="text1"/>
        </w:rPr>
      </w:pPr>
      <w:r>
        <w:rPr>
          <w:color w:val="000000" w:themeColor="text1"/>
        </w:rPr>
        <w:br w:type="page"/>
      </w:r>
    </w:p>
    <w:p w14:paraId="3C87E4A9" w14:textId="2DF31044" w:rsidR="00A96B98" w:rsidRPr="0004387C" w:rsidRDefault="00A96B98" w:rsidP="009C0453">
      <w:pPr>
        <w:pStyle w:val="Heading1"/>
        <w:numPr>
          <w:ilvl w:val="0"/>
          <w:numId w:val="33"/>
        </w:numPr>
      </w:pPr>
      <w:bookmarkStart w:id="12" w:name="_Ref157719497"/>
      <w:r w:rsidRPr="00D024F1">
        <w:lastRenderedPageBreak/>
        <w:t>Results</w:t>
      </w:r>
      <w:bookmarkEnd w:id="12"/>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5920A8FA" w:rsidR="00A03CBF" w:rsidRDefault="00A03CBF" w:rsidP="00031822">
      <w:r>
        <w:fldChar w:fldCharType="begin"/>
      </w:r>
      <w:r>
        <w:instrText xml:space="preserve"> REF _Ref149507984 \h </w:instrText>
      </w:r>
      <w:r w:rsidR="00031822">
        <w:instrText xml:space="preserve"> \* MERGEFORMAT </w:instrText>
      </w:r>
      <w:r>
        <w:fldChar w:fldCharType="separate"/>
      </w:r>
      <w:r w:rsidR="00655B55">
        <w:t xml:space="preserve">Table </w:t>
      </w:r>
      <w:r w:rsidR="00655B55">
        <w:rPr>
          <w:noProof/>
        </w:rPr>
        <w:t>6</w:t>
      </w:r>
      <w:r>
        <w:fldChar w:fldCharType="end"/>
      </w:r>
      <w:r>
        <w:t xml:space="preserve"> lists the </w:t>
      </w:r>
      <w:proofErr w:type="spellStart"/>
      <w:r>
        <w:t>DiD</w:t>
      </w:r>
      <w:proofErr w:type="spellEnd"/>
      <w:r>
        <w:t xml:space="preserve">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7E91AE1C" w:rsidR="00FE7E8B" w:rsidRDefault="00531890" w:rsidP="00FE7E8B">
      <w:r>
        <w:t xml:space="preserve">Using Wednesday as the reference level, I note that there is a 1-3 bps increase in the premium </w:t>
      </w:r>
      <w:r w:rsidR="00537BC1">
        <w:t>depending on the trading day.</w:t>
      </w:r>
      <w:r w:rsidR="00FE7E8B">
        <w:t xml:space="preserve"> There is also a 1.0-1.3 bps decrease in the premium for trading in morning, afternoon or off hours trading sessions (as compared to mid-day). Note that both results contrast with assumptions of “</w:t>
      </w:r>
      <w:r w:rsidR="00655B55">
        <w:t>efficient</w:t>
      </w:r>
      <w:r w:rsidR="00FE7E8B">
        <w:t xml:space="preserve"> markets”, where there should be no arbitrage opportunities 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p>
    <w:p w14:paraId="1F049E33" w14:textId="4A9DCF15" w:rsidR="007C0BF5" w:rsidRDefault="004050F2" w:rsidP="00031822">
      <w:r>
        <w:fldChar w:fldCharType="begin"/>
      </w:r>
      <w:r>
        <w:instrText xml:space="preserve"> REF _Ref149509644 \h </w:instrText>
      </w:r>
      <w:r w:rsidR="00031822">
        <w:instrText xml:space="preserve"> \* MERGEFORMAT </w:instrText>
      </w:r>
      <w:r>
        <w:fldChar w:fldCharType="separate"/>
      </w:r>
      <w:r w:rsidR="00B30913">
        <w:t xml:space="preserve">Table </w:t>
      </w:r>
      <w:r w:rsidR="00B30913">
        <w:rPr>
          <w:noProof/>
        </w:rPr>
        <w:t>7</w:t>
      </w:r>
      <w:r>
        <w:fldChar w:fldCharType="end"/>
      </w:r>
      <w:r>
        <w:t xml:space="preserve"> shows the result of running the simple model on each phase of the data separately. 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market participants (commodity pools, private funds, banks and other financial institutions) to the clearing </w:t>
      </w:r>
      <w:r w:rsidR="0092248B">
        <w:lastRenderedPageBreak/>
        <w:t xml:space="preserve">requirement and clearing went from ~78% of the market to ~90% of the market. Phase 3 applied the mandate to all entities not specifically exempt from the clearing requirement (such as companies that primarily use IR swaps to hedge against commercial risk). Phase 3 did not have a large impact on clearing and it remained around ~89% of the market. Phase 1 does not seem to have </w:t>
      </w:r>
      <w:r w:rsidR="00AE2A76">
        <w:t>influenced</w:t>
      </w:r>
      <w:r w:rsidR="0092248B">
        <w:t xml:space="preserve"> perceptions of riskiness of IR swaps, but phase 2 and phase 3 results are consistent with expectations.</w:t>
      </w:r>
    </w:p>
    <w:p w14:paraId="2BED27C1" w14:textId="6599CE87" w:rsidR="008D236B" w:rsidRDefault="008D236B" w:rsidP="00031822">
      <w:r>
        <w:fldChar w:fldCharType="begin"/>
      </w:r>
      <w:r>
        <w:instrText xml:space="preserve"> REF _Ref161098891 \h </w:instrText>
      </w:r>
      <w:r>
        <w:fldChar w:fldCharType="separate"/>
      </w:r>
      <w:r>
        <w:t xml:space="preserve">Table </w:t>
      </w:r>
      <w:r>
        <w:rPr>
          <w:noProof/>
        </w:rPr>
        <w:t>8</w:t>
      </w:r>
      <w:r>
        <w:fldChar w:fldCharType="end"/>
      </w:r>
      <w:r>
        <w:t xml:space="preserve"> shows </w:t>
      </w:r>
      <w:r w:rsidR="00B36827">
        <w:t xml:space="preserve">the results from a placebo difference-in-differences regression. I pick the 20 trading days before the periods studied above (60 trading days in total across three phases). I create a “placebo” difference-in-differences as if there was a transition ten days on Feb 11, May 13 and </w:t>
      </w:r>
      <w:r w:rsidR="00700AF9">
        <w:t>Aug 12. Note that the results do not show any effect from this placebo DiD, further strengthening our belief that the increase in premia seen in the actual DiD is real.</w:t>
      </w:r>
    </w:p>
    <w:p w14:paraId="5004F607" w14:textId="695F3804" w:rsidR="005B5046" w:rsidRDefault="005B5046">
      <w:pPr>
        <w:spacing w:line="240" w:lineRule="auto"/>
        <w:ind w:firstLine="0"/>
        <w:jc w:val="left"/>
      </w:pPr>
      <w:r>
        <w:br w:type="page"/>
      </w:r>
    </w:p>
    <w:p w14:paraId="1562322B" w14:textId="77777777" w:rsidR="005B5046" w:rsidRDefault="005B5046">
      <w:pPr>
        <w:spacing w:line="240" w:lineRule="auto"/>
        <w:ind w:firstLine="0"/>
        <w:jc w:val="left"/>
      </w:pPr>
    </w:p>
    <w:p w14:paraId="730BD612" w14:textId="07A9B23E" w:rsidR="005B5046" w:rsidRDefault="005B5046" w:rsidP="00B002D8">
      <w:pPr>
        <w:pStyle w:val="Caption"/>
        <w:keepNext/>
      </w:pPr>
      <w:bookmarkStart w:id="13" w:name="_Ref160963634"/>
      <w:r>
        <w:t xml:space="preserve">Figure </w:t>
      </w:r>
      <w:r>
        <w:fldChar w:fldCharType="begin"/>
      </w:r>
      <w:r>
        <w:instrText xml:space="preserve"> SEQ Figure \* ARABIC </w:instrText>
      </w:r>
      <w:r>
        <w:fldChar w:fldCharType="separate"/>
      </w:r>
      <w:r w:rsidR="00C66CC2">
        <w:rPr>
          <w:noProof/>
        </w:rPr>
        <w:t>4</w:t>
      </w:r>
      <w:r>
        <w:fldChar w:fldCharType="end"/>
      </w:r>
      <w:bookmarkEnd w:id="13"/>
      <w:r>
        <w:t>: Bloomberg Reported Swap Rates for USD and CAD denominated interest rate swaps. From left-to-right and top-to-bottom: 2-year swaps during phase 1 (implementation date Mar 11, 2014), phase 2 (implementation date June 10, 2013), and phase 3 (implementation date September 9, 2013); 5-year swaps during phase 1, phase 2 and phase 3; 10-year swaps during phase 1, phase 2 and phase 3</w:t>
      </w:r>
    </w:p>
    <w:p w14:paraId="78DCF7EC" w14:textId="698BAEE8" w:rsidR="00B002D8" w:rsidRPr="00B002D8" w:rsidRDefault="00B002D8" w:rsidP="00B002D8">
      <w:pPr>
        <w:jc w:val="center"/>
      </w:pPr>
      <w:r>
        <w:t>[Figure 4 about here]</w:t>
      </w:r>
    </w:p>
    <w:p w14:paraId="04F4EA9E" w14:textId="66B6FF04" w:rsidR="005B5046" w:rsidRDefault="005B5046">
      <w:pPr>
        <w:spacing w:line="240" w:lineRule="auto"/>
        <w:ind w:firstLine="0"/>
        <w:jc w:val="left"/>
      </w:pPr>
      <w:r>
        <w:br w:type="page"/>
      </w:r>
    </w:p>
    <w:p w14:paraId="283A7C55" w14:textId="77777777" w:rsidR="005B5046" w:rsidRDefault="005B5046" w:rsidP="00031822"/>
    <w:p w14:paraId="0DECA66E" w14:textId="14A133EB" w:rsidR="00A03CBF" w:rsidRDefault="00A03CBF" w:rsidP="00C66CC2">
      <w:pPr>
        <w:pStyle w:val="Caption"/>
        <w:keepNext/>
        <w:jc w:val="center"/>
      </w:pPr>
      <w:bookmarkStart w:id="14" w:name="_Ref149507984"/>
      <w:r>
        <w:t xml:space="preserve">Table </w:t>
      </w:r>
      <w:r>
        <w:fldChar w:fldCharType="begin"/>
      </w:r>
      <w:r>
        <w:instrText xml:space="preserve"> SEQ Table \* ARABIC </w:instrText>
      </w:r>
      <w:r>
        <w:fldChar w:fldCharType="separate"/>
      </w:r>
      <w:r w:rsidR="008D236B">
        <w:rPr>
          <w:noProof/>
        </w:rPr>
        <w:t>6</w:t>
      </w:r>
      <w:r>
        <w:rPr>
          <w:noProof/>
        </w:rPr>
        <w:fldChar w:fldCharType="end"/>
      </w:r>
      <w:bookmarkEnd w:id="14"/>
      <w:r>
        <w:rPr>
          <w:noProof/>
        </w:rPr>
        <w:t xml:space="preserve"> Difference-in-Difference Result</w:t>
      </w:r>
    </w:p>
    <w:p w14:paraId="1FF6B0DE" w14:textId="77777777" w:rsidR="00E106E8" w:rsidRPr="00B254A1" w:rsidRDefault="00E106E8" w:rsidP="00B254A1">
      <w:pPr>
        <w:pStyle w:val="PlainText"/>
        <w:rPr>
          <w:rFonts w:ascii="Courier New" w:hAnsi="Courier New" w:cs="Courier New"/>
        </w:rPr>
      </w:pPr>
    </w:p>
    <w:p w14:paraId="5179D58C" w14:textId="2506B742" w:rsidR="00A03CBF" w:rsidRDefault="00C66CC2" w:rsidP="00031822">
      <w:pPr>
        <w:jc w:val="center"/>
      </w:pPr>
      <w:r>
        <w:t>[Table 6 about here]</w:t>
      </w:r>
    </w:p>
    <w:p w14:paraId="20444B68" w14:textId="770DA793" w:rsidR="00C66CC2" w:rsidRDefault="00C66CC2">
      <w:pPr>
        <w:spacing w:line="240" w:lineRule="auto"/>
        <w:ind w:firstLine="0"/>
        <w:jc w:val="left"/>
      </w:pPr>
      <w:r>
        <w:br w:type="page"/>
      </w:r>
    </w:p>
    <w:p w14:paraId="61E2A797" w14:textId="77777777" w:rsidR="00C66CC2" w:rsidRDefault="00C66CC2" w:rsidP="00031822">
      <w:pPr>
        <w:jc w:val="center"/>
      </w:pPr>
    </w:p>
    <w:p w14:paraId="5B61C362" w14:textId="48E60EB8" w:rsidR="004050F2" w:rsidRDefault="004050F2" w:rsidP="00C66CC2">
      <w:pPr>
        <w:pStyle w:val="Caption"/>
        <w:keepNext/>
        <w:jc w:val="center"/>
      </w:pPr>
      <w:bookmarkStart w:id="15" w:name="_Ref149509644"/>
      <w:r>
        <w:t xml:space="preserve">Table </w:t>
      </w:r>
      <w:r>
        <w:fldChar w:fldCharType="begin"/>
      </w:r>
      <w:r>
        <w:instrText xml:space="preserve"> SEQ Table \* ARABIC </w:instrText>
      </w:r>
      <w:r>
        <w:fldChar w:fldCharType="separate"/>
      </w:r>
      <w:r w:rsidR="008D236B">
        <w:rPr>
          <w:noProof/>
        </w:rPr>
        <w:t>7</w:t>
      </w:r>
      <w:r>
        <w:rPr>
          <w:noProof/>
        </w:rPr>
        <w:fldChar w:fldCharType="end"/>
      </w:r>
      <w:bookmarkEnd w:id="15"/>
      <w:r>
        <w:rPr>
          <w:noProof/>
        </w:rPr>
        <w:t xml:space="preserve"> By Phase DiD Results</w:t>
      </w:r>
    </w:p>
    <w:p w14:paraId="0B05B2FA" w14:textId="77777777" w:rsidR="008D236B" w:rsidRPr="005A0301" w:rsidRDefault="008D236B" w:rsidP="005A0301">
      <w:pPr>
        <w:pStyle w:val="PlainText"/>
        <w:rPr>
          <w:rFonts w:ascii="Courier New" w:hAnsi="Courier New" w:cs="Courier New"/>
        </w:rPr>
      </w:pPr>
    </w:p>
    <w:p w14:paraId="359A0F22" w14:textId="671EA6E7" w:rsidR="008D236B" w:rsidRPr="005A0301" w:rsidRDefault="00C66CC2" w:rsidP="00C66CC2">
      <w:pPr>
        <w:pStyle w:val="PlainText"/>
        <w:jc w:val="center"/>
        <w:rPr>
          <w:rFonts w:ascii="Courier New" w:hAnsi="Courier New" w:cs="Courier New"/>
        </w:rPr>
      </w:pPr>
      <w:r>
        <w:rPr>
          <w:rFonts w:ascii="Courier New" w:hAnsi="Courier New" w:cs="Courier New"/>
        </w:rPr>
        <w:t>[Table 7 about here]</w:t>
      </w:r>
    </w:p>
    <w:p w14:paraId="3672CE26" w14:textId="7A3C3811" w:rsidR="008D236B" w:rsidRDefault="008D236B">
      <w:pPr>
        <w:spacing w:line="240" w:lineRule="auto"/>
        <w:ind w:firstLine="0"/>
        <w:jc w:val="left"/>
      </w:pPr>
      <w:r>
        <w:br w:type="page"/>
      </w:r>
    </w:p>
    <w:p w14:paraId="733FD803" w14:textId="77777777" w:rsidR="004050F2" w:rsidRDefault="004050F2" w:rsidP="00031822">
      <w:pPr>
        <w:jc w:val="center"/>
      </w:pPr>
    </w:p>
    <w:p w14:paraId="64A1D7B8" w14:textId="6450A64A" w:rsidR="008D236B" w:rsidRPr="006D2BD0" w:rsidRDefault="008D236B" w:rsidP="00B002D8">
      <w:pPr>
        <w:pStyle w:val="Caption"/>
        <w:jc w:val="center"/>
        <w:rPr>
          <w:rFonts w:ascii="Courier New" w:hAnsi="Courier New" w:cs="Courier New"/>
          <w:sz w:val="21"/>
          <w:szCs w:val="21"/>
        </w:rPr>
      </w:pPr>
      <w:bookmarkStart w:id="16" w:name="_Ref161098891"/>
      <w:r>
        <w:t xml:space="preserve">Table </w:t>
      </w:r>
      <w:r>
        <w:fldChar w:fldCharType="begin"/>
      </w:r>
      <w:r>
        <w:instrText xml:space="preserve"> SEQ Table \* ARABIC </w:instrText>
      </w:r>
      <w:r>
        <w:fldChar w:fldCharType="separate"/>
      </w:r>
      <w:r>
        <w:rPr>
          <w:noProof/>
        </w:rPr>
        <w:t>8</w:t>
      </w:r>
      <w:r>
        <w:fldChar w:fldCharType="end"/>
      </w:r>
      <w:bookmarkEnd w:id="16"/>
      <w:r>
        <w:rPr>
          <w:noProof/>
        </w:rPr>
        <w:t xml:space="preserve"> Placebo difference-in-difference</w:t>
      </w:r>
    </w:p>
    <w:p w14:paraId="1DE20447" w14:textId="1A5764A4" w:rsidR="008D236B" w:rsidRDefault="00B002D8" w:rsidP="00B002D8">
      <w:pPr>
        <w:pStyle w:val="PlainText"/>
        <w:jc w:val="center"/>
        <w:rPr>
          <w:rFonts w:ascii="Courier New" w:hAnsi="Courier New" w:cs="Courier New"/>
        </w:rPr>
      </w:pPr>
      <w:r>
        <w:rPr>
          <w:rFonts w:ascii="Courier New" w:hAnsi="Courier New" w:cs="Courier New"/>
        </w:rPr>
        <w:t>[Table 8 about here]</w:t>
      </w:r>
    </w:p>
    <w:p w14:paraId="50CBABCA" w14:textId="308A4D0F" w:rsidR="00B002D8" w:rsidRDefault="00B002D8">
      <w:pPr>
        <w:spacing w:line="240" w:lineRule="auto"/>
        <w:ind w:firstLine="0"/>
        <w:jc w:val="left"/>
        <w:rPr>
          <w:rFonts w:ascii="Courier New" w:eastAsiaTheme="minorHAnsi" w:hAnsi="Courier New" w:cs="Courier New"/>
          <w:kern w:val="2"/>
          <w:sz w:val="21"/>
          <w:szCs w:val="21"/>
          <w14:ligatures w14:val="standardContextual"/>
        </w:rPr>
      </w:pPr>
      <w:r>
        <w:rPr>
          <w:rFonts w:ascii="Courier New" w:hAnsi="Courier New" w:cs="Courier New"/>
        </w:rPr>
        <w:br w:type="page"/>
      </w:r>
    </w:p>
    <w:p w14:paraId="40466E11" w14:textId="610068B4" w:rsidR="002853F0" w:rsidRDefault="002853F0" w:rsidP="00AB12F9">
      <w:pPr>
        <w:pStyle w:val="Heading2"/>
      </w:pPr>
      <w:r>
        <w:lastRenderedPageBreak/>
        <w:t>Liquidity</w:t>
      </w:r>
    </w:p>
    <w:p w14:paraId="7390CEB8" w14:textId="224DA688" w:rsidR="002853F0" w:rsidRDefault="002853F0" w:rsidP="00031822">
      <w:r>
        <w:t>Liquidity Results Here</w:t>
      </w:r>
    </w:p>
    <w:p w14:paraId="7F78FE30" w14:textId="1BDED5DB" w:rsidR="002853F0" w:rsidRDefault="002853F0" w:rsidP="00AB12F9">
      <w:pPr>
        <w:pStyle w:val="Heading2"/>
      </w:pPr>
      <w:r>
        <w:t>Price Volatility</w:t>
      </w:r>
    </w:p>
    <w:p w14:paraId="0F321A6C" w14:textId="287B5BD6" w:rsidR="002853F0" w:rsidRPr="002853F0" w:rsidRDefault="002853F0" w:rsidP="00031822">
      <w:r>
        <w:t>Price Volatility Results Here</w:t>
      </w:r>
    </w:p>
    <w:p w14:paraId="46EB96B1" w14:textId="14F41234" w:rsidR="00A96B98" w:rsidRDefault="00A96B98" w:rsidP="009C0453">
      <w:pPr>
        <w:pStyle w:val="Heading1"/>
        <w:numPr>
          <w:ilvl w:val="0"/>
          <w:numId w:val="33"/>
        </w:numPr>
      </w:pPr>
      <w:bookmarkStart w:id="17" w:name="_Ref157719507"/>
      <w:r>
        <w:t>Conclusion</w:t>
      </w:r>
      <w:bookmarkEnd w:id="17"/>
    </w:p>
    <w:p w14:paraId="04B82C4A" w14:textId="3D7E79AC" w:rsidR="00AE2A76" w:rsidRDefault="00AE2A76" w:rsidP="00AE2A76">
      <w:r>
        <w:t xml:space="preserve">Conclusion goes </w:t>
      </w:r>
      <w:proofErr w:type="gramStart"/>
      <w:r>
        <w:t>here</w:t>
      </w:r>
      <w:proofErr w:type="gramEnd"/>
    </w:p>
    <w:p w14:paraId="2F054196" w14:textId="77777777" w:rsidR="00B9115F" w:rsidRDefault="00B9115F" w:rsidP="00AE2A76"/>
    <w:p w14:paraId="013C1347" w14:textId="78BC429D" w:rsidR="00B9115F" w:rsidRDefault="00B9115F">
      <w:pPr>
        <w:spacing w:line="240" w:lineRule="auto"/>
        <w:ind w:firstLine="0"/>
        <w:jc w:val="left"/>
      </w:pPr>
      <w:r>
        <w:br w:type="page"/>
      </w:r>
    </w:p>
    <w:p w14:paraId="6E3416AA" w14:textId="77777777" w:rsidR="00E06975" w:rsidRPr="00E06975" w:rsidRDefault="00B9115F" w:rsidP="00E06975">
      <w:pPr>
        <w:pStyle w:val="Bibliography"/>
      </w:pPr>
      <w:r>
        <w:lastRenderedPageBreak/>
        <w:fldChar w:fldCharType="begin"/>
      </w:r>
      <w:r w:rsidR="00D41525">
        <w:instrText xml:space="preserve"> ADDIN ZOTERO_BIBL {"uncited":[],"omitted":[],"custom":[]} CSL_BIBLIOGRAPHY </w:instrText>
      </w:r>
      <w:r>
        <w:fldChar w:fldCharType="separate"/>
      </w:r>
      <w:r w:rsidR="00E06975" w:rsidRPr="00E06975">
        <w:t xml:space="preserve">Allen, Franklin, and Douglas Gale. 2000. “Financial Contagion.” </w:t>
      </w:r>
      <w:r w:rsidR="00E06975" w:rsidRPr="00E06975">
        <w:rPr>
          <w:i/>
          <w:iCs/>
        </w:rPr>
        <w:t>Journal of Political Economy</w:t>
      </w:r>
      <w:r w:rsidR="00E06975" w:rsidRPr="00E06975">
        <w:t xml:space="preserve"> 108 (1): 1–33. https://doi.org/10.1086/262109.</w:t>
      </w:r>
    </w:p>
    <w:p w14:paraId="5F567928" w14:textId="77777777" w:rsidR="00E06975" w:rsidRPr="00E06975" w:rsidRDefault="00E06975" w:rsidP="00E06975">
      <w:pPr>
        <w:pStyle w:val="Bibliography"/>
      </w:pPr>
      <w:r w:rsidRPr="00E06975">
        <w:t>Allen, Franklin, and Douglas M. Gale. 2007. “An Introduction to Financial Crises.” SSRN Scholarly Paper. Rochester, NY. https://doi.org/10.2139/ssrn.1008311.</w:t>
      </w:r>
    </w:p>
    <w:p w14:paraId="1372E80C" w14:textId="77777777" w:rsidR="00E06975" w:rsidRPr="00E06975" w:rsidRDefault="00E06975" w:rsidP="00E06975">
      <w:pPr>
        <w:pStyle w:val="Bibliography"/>
      </w:pPr>
      <w:r w:rsidRPr="00E06975">
        <w:t xml:space="preserve">Azad, A. S. M. Sohel, Victor Fang, and Chi-Hsiou Hung. 2012. “Linking the Interest Rate Swap Markets to the Macroeconomic Risk: The UK and Us Evidence.” </w:t>
      </w:r>
      <w:r w:rsidRPr="00E06975">
        <w:rPr>
          <w:i/>
          <w:iCs/>
        </w:rPr>
        <w:t>International Review of Financial Analysis</w:t>
      </w:r>
      <w:r w:rsidRPr="00E06975">
        <w:t xml:space="preserve"> 22 (April): 38–47. https://doi.org/10.1016/j.irfa.2012.03.001.</w:t>
      </w:r>
    </w:p>
    <w:p w14:paraId="3A3CD925" w14:textId="77777777" w:rsidR="00E06975" w:rsidRPr="00E06975" w:rsidRDefault="00E06975" w:rsidP="00E06975">
      <w:pPr>
        <w:pStyle w:val="Bibliography"/>
      </w:pPr>
      <w:r w:rsidRPr="00E06975">
        <w:t xml:space="preserve">Bebchuk, Lucian A., and Itay Goldstein. 2011. “Self-Fulfilling Credit Market Freezes.” </w:t>
      </w:r>
      <w:r w:rsidRPr="00E06975">
        <w:rPr>
          <w:i/>
          <w:iCs/>
        </w:rPr>
        <w:t>The Review of Financial Studies</w:t>
      </w:r>
      <w:r w:rsidRPr="00E06975">
        <w:t xml:space="preserve"> 24 (11): 3519–55. https://doi.org/10.1093/rfs/hhr086.</w:t>
      </w:r>
    </w:p>
    <w:p w14:paraId="4B63308A" w14:textId="77777777" w:rsidR="00E06975" w:rsidRPr="00E06975" w:rsidRDefault="00E06975" w:rsidP="00E06975">
      <w:pPr>
        <w:pStyle w:val="Bibliography"/>
      </w:pPr>
      <w:r w:rsidRPr="00E06975">
        <w:t>Benos, Evangelos, Wenqian Huang, Albert J. Menkveld, and Michalis Vasios. 2019. “The Cost of Clearing Fragmentation.” SSRN Scholarly Paper ID 3502465. Rochester, NY: Social Science Research Network. https://papers.ssrn.com/abstract=3502465.</w:t>
      </w:r>
    </w:p>
    <w:p w14:paraId="3749FEA4" w14:textId="77777777" w:rsidR="00E06975" w:rsidRPr="00E06975" w:rsidRDefault="00E06975" w:rsidP="00E06975">
      <w:pPr>
        <w:pStyle w:val="Bibliography"/>
      </w:pPr>
      <w:r w:rsidRPr="00E06975">
        <w:t xml:space="preserve">Benos, Evangelos, Richard Payne, and Michalis Vasios. 2020. “Centralized Trading, Transparency, and Interest Rate Swap Market Liquidity: Evidence from the Implementation of the Dodd–Frank Act.” </w:t>
      </w:r>
      <w:r w:rsidRPr="00E06975">
        <w:rPr>
          <w:i/>
          <w:iCs/>
        </w:rPr>
        <w:t>Journal of Financial and Quantitative Analysis</w:t>
      </w:r>
      <w:r w:rsidRPr="00E06975">
        <w:t xml:space="preserve"> 55 (1): 159–92. https://doi.org/10.1017/S0022109018001527.</w:t>
      </w:r>
    </w:p>
    <w:p w14:paraId="2CBAB19F" w14:textId="77777777" w:rsidR="00E06975" w:rsidRPr="00E06975" w:rsidRDefault="00E06975" w:rsidP="00E06975">
      <w:pPr>
        <w:pStyle w:val="Bibliography"/>
      </w:pPr>
      <w:r w:rsidRPr="00E06975">
        <w:t xml:space="preserve">Bernstein, Asaf, Eric Hughson, and Marc Weidenmier. 2019. “Counterparty Risk and the Establishment of the New York Stock Exchange Clearinghouse.” </w:t>
      </w:r>
      <w:r w:rsidRPr="00E06975">
        <w:rPr>
          <w:i/>
          <w:iCs/>
        </w:rPr>
        <w:t>Journal of Political Economy</w:t>
      </w:r>
      <w:r w:rsidRPr="00E06975">
        <w:t xml:space="preserve"> 127 (2): 689–729. https://doi.org/10.1086/701033.</w:t>
      </w:r>
    </w:p>
    <w:p w14:paraId="113CE4A6" w14:textId="77777777" w:rsidR="00E06975" w:rsidRPr="00E06975" w:rsidRDefault="00E06975" w:rsidP="00E06975">
      <w:pPr>
        <w:pStyle w:val="Bibliography"/>
      </w:pPr>
      <w:r w:rsidRPr="00E06975">
        <w:t xml:space="preserve">Biais, Bruno. 1993. “Price Formation and Equilibrium Liquidity in Fragmented and Centralized Markets.” </w:t>
      </w:r>
      <w:r w:rsidRPr="00E06975">
        <w:rPr>
          <w:i/>
          <w:iCs/>
        </w:rPr>
        <w:t>The Journal of Finance</w:t>
      </w:r>
      <w:r w:rsidRPr="00E06975">
        <w:t xml:space="preserve"> 48 (1): 157–85. https://doi.org/10.1111/j.1540-6261.1993.tb04705.x.</w:t>
      </w:r>
    </w:p>
    <w:p w14:paraId="681C7D82" w14:textId="77777777" w:rsidR="00E06975" w:rsidRPr="00E06975" w:rsidRDefault="00E06975" w:rsidP="00E06975">
      <w:pPr>
        <w:pStyle w:val="Bibliography"/>
      </w:pPr>
      <w:r w:rsidRPr="00E06975">
        <w:t xml:space="preserve">Bicksler, James, and Andrew H. Chen. 1986. “An Economic Analysis of Interest Rate Swaps.” </w:t>
      </w:r>
      <w:r w:rsidRPr="00E06975">
        <w:rPr>
          <w:i/>
          <w:iCs/>
        </w:rPr>
        <w:t>The Journal of Finance</w:t>
      </w:r>
      <w:r w:rsidRPr="00E06975">
        <w:t xml:space="preserve"> 41 (3): 645–55. https://doi.org/10.2307/2328495.</w:t>
      </w:r>
    </w:p>
    <w:p w14:paraId="2807CFD3" w14:textId="77777777" w:rsidR="00E06975" w:rsidRPr="00E06975" w:rsidRDefault="00E06975" w:rsidP="00E06975">
      <w:pPr>
        <w:pStyle w:val="Bibliography"/>
      </w:pPr>
      <w:r w:rsidRPr="00E06975">
        <w:t>Bolandnazar, Mohammadreza. 2020. “The Market Structure of Dealer-to-Client Interest Rate Swaps.” SSRN Scholarly Paper 3752367. Rochester, NY: Social Science Research Network. https://doi.org/10.2139/ssrn.3752367.</w:t>
      </w:r>
    </w:p>
    <w:p w14:paraId="4EBCA532" w14:textId="77777777" w:rsidR="00E06975" w:rsidRPr="00E06975" w:rsidRDefault="00E06975" w:rsidP="00E06975">
      <w:pPr>
        <w:pStyle w:val="Bibliography"/>
      </w:pPr>
      <w:r w:rsidRPr="00E06975">
        <w:t>Boudiaf, Ismael Alexander, Immo Frieden, and Martin Scheicher. 2024. “The Market Liquidity of Interest Rate Swaps.” SSRN Scholarly Paper. Rochester, NY. https://doi.org/10.2139/ssrn.4745740.</w:t>
      </w:r>
    </w:p>
    <w:p w14:paraId="361A5D4F" w14:textId="77777777" w:rsidR="00E06975" w:rsidRPr="00E06975" w:rsidRDefault="00E06975" w:rsidP="00E06975">
      <w:pPr>
        <w:pStyle w:val="Bibliography"/>
      </w:pPr>
      <w:r w:rsidRPr="00E06975">
        <w:t xml:space="preserve">Brunnermeier, Markus K. 2009. “Deciphering the Liquidity and Credit Crunch 2007-2008.” </w:t>
      </w:r>
      <w:r w:rsidRPr="00E06975">
        <w:rPr>
          <w:i/>
          <w:iCs/>
        </w:rPr>
        <w:t>Journal of Economic Perspectives</w:t>
      </w:r>
      <w:r w:rsidRPr="00E06975">
        <w:t xml:space="preserve"> 23 (1): 77–100. https://doi.org/10.1257/jep.23.1.77.</w:t>
      </w:r>
    </w:p>
    <w:p w14:paraId="2C7A79FD" w14:textId="77777777" w:rsidR="00E06975" w:rsidRPr="00E06975" w:rsidRDefault="00E06975" w:rsidP="00E06975">
      <w:pPr>
        <w:pStyle w:val="Bibliography"/>
      </w:pPr>
      <w:r w:rsidRPr="00E06975">
        <w:t xml:space="preserve">Capponi, Agostino, and Martin Larsson. 2015. “Price Contagion through Balance Sheet Linkages.” </w:t>
      </w:r>
      <w:r w:rsidRPr="00E06975">
        <w:rPr>
          <w:i/>
          <w:iCs/>
        </w:rPr>
        <w:t>The Review of Asset Pricing Studies</w:t>
      </w:r>
      <w:r w:rsidRPr="00E06975">
        <w:t xml:space="preserve"> 5 (2): 227–53. https://doi.org/10.1093/rapstu/rav006.</w:t>
      </w:r>
    </w:p>
    <w:p w14:paraId="71A6B407" w14:textId="77777777" w:rsidR="00E06975" w:rsidRPr="00E06975" w:rsidRDefault="00E06975" w:rsidP="00E06975">
      <w:pPr>
        <w:pStyle w:val="Bibliography"/>
      </w:pPr>
      <w:r w:rsidRPr="00E06975">
        <w:t xml:space="preserve">Cifuentes, Rodrigo, Gianluigi Ferrucci, and Hyun Song Shin. 2005. “Liquidity Risk and Contagion.” </w:t>
      </w:r>
      <w:r w:rsidRPr="00E06975">
        <w:rPr>
          <w:i/>
          <w:iCs/>
        </w:rPr>
        <w:t>Journal of the European Economic Association</w:t>
      </w:r>
      <w:r w:rsidRPr="00E06975">
        <w:t xml:space="preserve"> 3 (2–3): 556–66. https://doi.org/10.1162/jeea.2005.3.2-3.556.</w:t>
      </w:r>
    </w:p>
    <w:p w14:paraId="23555792" w14:textId="77777777" w:rsidR="00E06975" w:rsidRPr="00E06975" w:rsidRDefault="00E06975" w:rsidP="00E06975">
      <w:pPr>
        <w:pStyle w:val="Bibliography"/>
      </w:pPr>
      <w:r w:rsidRPr="00E06975">
        <w:t xml:space="preserve">Diamond, Douglas W., and Philip H. Dybvig. 1983. “Bank Runs, Deposit Insurance, and Liquidity.” </w:t>
      </w:r>
      <w:r w:rsidRPr="00E06975">
        <w:rPr>
          <w:i/>
          <w:iCs/>
        </w:rPr>
        <w:t>Journal of Political Economy</w:t>
      </w:r>
      <w:r w:rsidRPr="00E06975">
        <w:t xml:space="preserve"> 91 (3): 401–19. https://doi.org/10.1086/261155.</w:t>
      </w:r>
    </w:p>
    <w:p w14:paraId="1C0D4C97" w14:textId="77777777" w:rsidR="00E06975" w:rsidRPr="00E06975" w:rsidRDefault="00E06975" w:rsidP="00E06975">
      <w:pPr>
        <w:pStyle w:val="Bibliography"/>
      </w:pPr>
      <w:r w:rsidRPr="00E06975">
        <w:t xml:space="preserve">Diamond, Douglas W., and Raghuram G. Rajan. 2011. “Fear of Fire Sales, Illiquidity Seeking, and Credit Freezes *.” </w:t>
      </w:r>
      <w:r w:rsidRPr="00E06975">
        <w:rPr>
          <w:i/>
          <w:iCs/>
        </w:rPr>
        <w:t>The Quarterly Journal of Economics</w:t>
      </w:r>
      <w:r w:rsidRPr="00E06975">
        <w:t xml:space="preserve"> 126 (2): 557–91. https://doi.org/10.1093/qje/qjr012.</w:t>
      </w:r>
    </w:p>
    <w:p w14:paraId="453FFA72" w14:textId="77777777" w:rsidR="00E06975" w:rsidRPr="00E06975" w:rsidRDefault="00E06975" w:rsidP="00E06975">
      <w:pPr>
        <w:pStyle w:val="Bibliography"/>
      </w:pPr>
      <w:r w:rsidRPr="00E06975">
        <w:t xml:space="preserve">Duffie, Darrell, and Haoxiang Zhu. 2011. “Does a Central Clearing Counterparty Reduce Counterparty Risk?” </w:t>
      </w:r>
      <w:r w:rsidRPr="00E06975">
        <w:rPr>
          <w:i/>
          <w:iCs/>
        </w:rPr>
        <w:t>Review of Asset Pricing Studies</w:t>
      </w:r>
      <w:r w:rsidRPr="00E06975">
        <w:t xml:space="preserve"> 1 (1): 74–95.</w:t>
      </w:r>
    </w:p>
    <w:p w14:paraId="4277CD18" w14:textId="77777777" w:rsidR="00E06975" w:rsidRPr="00E06975" w:rsidRDefault="00E06975" w:rsidP="00E06975">
      <w:pPr>
        <w:pStyle w:val="Bibliography"/>
      </w:pPr>
      <w:r w:rsidRPr="00E06975">
        <w:lastRenderedPageBreak/>
        <w:t xml:space="preserve">Gai, Prasanna, and Sujit Kapadia. 2010. “Contagion in Financial Networks.” </w:t>
      </w:r>
      <w:r w:rsidRPr="00E06975">
        <w:rPr>
          <w:i/>
          <w:iCs/>
        </w:rPr>
        <w:t>Proceedings of the Royal Society A: Mathematical, Physical and Engineering Sciences</w:t>
      </w:r>
      <w:r w:rsidRPr="00E06975">
        <w:t xml:space="preserve"> 466 (2120): 2401–23. https://doi.org/10.1098/rspa.2009.0410.</w:t>
      </w:r>
    </w:p>
    <w:p w14:paraId="0903D7DB" w14:textId="77777777" w:rsidR="00E06975" w:rsidRPr="00E06975" w:rsidRDefault="00E06975" w:rsidP="00E06975">
      <w:pPr>
        <w:pStyle w:val="Bibliography"/>
      </w:pPr>
      <w:r w:rsidRPr="00E06975">
        <w:t xml:space="preserve">Greenwood, Robin, Augustin Landier, and David Thesmar. 2015. “Vulnerable Banks.” </w:t>
      </w:r>
      <w:r w:rsidRPr="00E06975">
        <w:rPr>
          <w:i/>
          <w:iCs/>
        </w:rPr>
        <w:t>Journal of Financial Economics</w:t>
      </w:r>
      <w:r w:rsidRPr="00E06975">
        <w:t xml:space="preserve"> 115 (3): 471–85. https://doi.org/10.1016/j.jfineco.2014.11.006.</w:t>
      </w:r>
    </w:p>
    <w:p w14:paraId="737CA0A2" w14:textId="77777777" w:rsidR="00E06975" w:rsidRPr="00E06975" w:rsidRDefault="00E06975" w:rsidP="00E06975">
      <w:pPr>
        <w:pStyle w:val="Bibliography"/>
      </w:pPr>
      <w:r w:rsidRPr="00E06975">
        <w:t xml:space="preserve">Jackson, Matthew O., and Agathe Pernoud. 2021. “Systemic Risk in Financial Networks: A Survey.” </w:t>
      </w:r>
      <w:r w:rsidRPr="00E06975">
        <w:rPr>
          <w:i/>
          <w:iCs/>
        </w:rPr>
        <w:t>Annual Review of Economics</w:t>
      </w:r>
      <w:r w:rsidRPr="00E06975">
        <w:t xml:space="preserve"> 13 (1): 171–202. https://doi.org/10.1146/annurev-economics-083120-111540.</w:t>
      </w:r>
    </w:p>
    <w:p w14:paraId="0F2B49E9" w14:textId="77777777" w:rsidR="00E06975" w:rsidRPr="00E06975" w:rsidRDefault="00E06975" w:rsidP="00E06975">
      <w:pPr>
        <w:pStyle w:val="Bibliography"/>
      </w:pPr>
      <w:r w:rsidRPr="00E06975">
        <w:t xml:space="preserve">Kiyotaki, Nobuhiro, and John Moore. 1997. “Credit Cycles.” </w:t>
      </w:r>
      <w:r w:rsidRPr="00E06975">
        <w:rPr>
          <w:i/>
          <w:iCs/>
        </w:rPr>
        <w:t>Journal of Political Economy</w:t>
      </w:r>
      <w:r w:rsidRPr="00E06975">
        <w:t xml:space="preserve"> 105 (2): 211–48. https://doi.org/10.1086/262072.</w:t>
      </w:r>
    </w:p>
    <w:p w14:paraId="0ABF2812" w14:textId="77777777" w:rsidR="00E06975" w:rsidRPr="00E06975" w:rsidRDefault="00E06975" w:rsidP="00E06975">
      <w:pPr>
        <w:pStyle w:val="Bibliography"/>
      </w:pPr>
      <w:r w:rsidRPr="00E06975">
        <w:t xml:space="preserve">Kleist, Karsten von, and C. Mallo. 2011. “OTC Derivatives Market Activity in the Second Half of 2010.” </w:t>
      </w:r>
      <w:r w:rsidRPr="00E06975">
        <w:rPr>
          <w:i/>
          <w:iCs/>
        </w:rPr>
        <w:t>Bank for International Settlements, Monetary and Economic Department, May</w:t>
      </w:r>
      <w:r w:rsidRPr="00E06975">
        <w:t>.</w:t>
      </w:r>
    </w:p>
    <w:p w14:paraId="6270E565" w14:textId="77777777" w:rsidR="00E06975" w:rsidRPr="00E06975" w:rsidRDefault="00E06975" w:rsidP="00E06975">
      <w:pPr>
        <w:pStyle w:val="Bibliography"/>
      </w:pPr>
      <w:r w:rsidRPr="00E06975">
        <w:t xml:space="preserve">Liu, Jun, Francis A. Longstaff, and Ravit E. Mandell. 2006. “The Market Price of Risk in Interest Rate Swaps: The Roles of Default and Liquidity Risks.” </w:t>
      </w:r>
      <w:r w:rsidRPr="00E06975">
        <w:rPr>
          <w:i/>
          <w:iCs/>
        </w:rPr>
        <w:t>The Journal of Business</w:t>
      </w:r>
      <w:r w:rsidRPr="00E06975">
        <w:t xml:space="preserve"> 79 (5): 2337–59. https://doi.org/10.1086/505237.</w:t>
      </w:r>
    </w:p>
    <w:p w14:paraId="201D5000" w14:textId="77777777" w:rsidR="00E06975" w:rsidRPr="00E06975" w:rsidRDefault="00E06975" w:rsidP="00E06975">
      <w:pPr>
        <w:pStyle w:val="Bibliography"/>
      </w:pPr>
      <w:r w:rsidRPr="00E06975">
        <w:t xml:space="preserve">Loon, Yee Cheng, and Zhaodong Ken Zhong. 2014. “The Impact of Central Clearing on Counterparty Risk, Liquidity, and Trading: Evidence from the Credit Default Swap Market.” </w:t>
      </w:r>
      <w:r w:rsidRPr="00E06975">
        <w:rPr>
          <w:i/>
          <w:iCs/>
        </w:rPr>
        <w:t>Journal of Financial Economics</w:t>
      </w:r>
      <w:r w:rsidRPr="00E06975">
        <w:t xml:space="preserve"> 112 (1): 91–115. https://doi.org/10.1016/j.jfineco.2013.12.001.</w:t>
      </w:r>
    </w:p>
    <w:p w14:paraId="1F92D097" w14:textId="77777777" w:rsidR="00E06975" w:rsidRPr="00E06975" w:rsidRDefault="00E06975" w:rsidP="00E06975">
      <w:pPr>
        <w:pStyle w:val="Bibliography"/>
      </w:pPr>
      <w:r w:rsidRPr="00E06975">
        <w:t xml:space="preserve">Minton, Bernadette A. 1997. “An Empirical Examination of Basic Valuation Models for Plain Vanilla U.S. Interest Rate Swaps.” </w:t>
      </w:r>
      <w:r w:rsidRPr="00E06975">
        <w:rPr>
          <w:i/>
          <w:iCs/>
        </w:rPr>
        <w:t>Journal of Financial Economics</w:t>
      </w:r>
      <w:r w:rsidRPr="00E06975">
        <w:t xml:space="preserve"> 44 (2): 251–77. https://doi.org/10.1016/S0304-405X(97)00005-6.</w:t>
      </w:r>
    </w:p>
    <w:p w14:paraId="5E58FA5C" w14:textId="77777777" w:rsidR="00E06975" w:rsidRPr="00E06975" w:rsidRDefault="00E06975" w:rsidP="00E06975">
      <w:pPr>
        <w:pStyle w:val="Bibliography"/>
      </w:pPr>
      <w:r w:rsidRPr="00E06975">
        <w:t>Pirrong, Craig. 2011. “The Economics of Central Clearing: Theory and Practice.”</w:t>
      </w:r>
    </w:p>
    <w:p w14:paraId="16897C88" w14:textId="77777777" w:rsidR="00E06975" w:rsidRPr="00E06975" w:rsidRDefault="00E06975" w:rsidP="00E06975">
      <w:pPr>
        <w:pStyle w:val="Bibliography"/>
      </w:pPr>
      <w:r w:rsidRPr="00E06975">
        <w:t xml:space="preserve">Rochet, Jean-Charles, and Jean Tirole. 1996. “Interbank Lending and Systemic Risk.” </w:t>
      </w:r>
      <w:r w:rsidRPr="00E06975">
        <w:rPr>
          <w:i/>
          <w:iCs/>
        </w:rPr>
        <w:t>Journal of Money, Credit and Banking</w:t>
      </w:r>
      <w:r w:rsidRPr="00E06975">
        <w:t xml:space="preserve"> 28 (4): 733–62. https://doi.org/10.2307/2077918.</w:t>
      </w:r>
    </w:p>
    <w:p w14:paraId="337B3078" w14:textId="77777777" w:rsidR="00E06975" w:rsidRPr="00E06975" w:rsidRDefault="00E06975" w:rsidP="00E06975">
      <w:pPr>
        <w:pStyle w:val="Bibliography"/>
      </w:pPr>
      <w:r w:rsidRPr="00E06975">
        <w:t>Skarr, Doug, and Kristin Szakaly-Moore. 2007. “Understanding Interest Rate Swap Math &amp; Pricing.” California Debt and Investment Advisory Commission. https://www.treasurer.ca.gov/cdiac/publications/math.pdf.</w:t>
      </w:r>
    </w:p>
    <w:p w14:paraId="17FF34E0" w14:textId="77777777" w:rsidR="00E06975" w:rsidRPr="00E06975" w:rsidRDefault="00E06975" w:rsidP="00E06975">
      <w:pPr>
        <w:pStyle w:val="Bibliography"/>
      </w:pPr>
      <w:r w:rsidRPr="00E06975">
        <w:t xml:space="preserve">Smith, Clifford W., Charles W. Smithson, and Lee Macdonald Wakeman. 1988. “The Market for Interest Rate Swaps.” </w:t>
      </w:r>
      <w:r w:rsidRPr="00E06975">
        <w:rPr>
          <w:i/>
          <w:iCs/>
        </w:rPr>
        <w:t>Financial Management</w:t>
      </w:r>
      <w:r w:rsidRPr="00E06975">
        <w:t xml:space="preserve"> 17 (4): 34–44. https://doi.org/10.2307/3665765.</w:t>
      </w:r>
    </w:p>
    <w:p w14:paraId="349C4194" w14:textId="77777777" w:rsidR="00E06975" w:rsidRPr="00E06975" w:rsidRDefault="00E06975" w:rsidP="00E06975">
      <w:pPr>
        <w:pStyle w:val="Bibliography"/>
      </w:pPr>
      <w:r w:rsidRPr="00E06975">
        <w:t xml:space="preserve">Sun, Tong-sheng, Suresh Sundaresan, and Ching Wang. 1993. “Interest Rate Swaps: An Empirical Investigation.” </w:t>
      </w:r>
      <w:r w:rsidRPr="00E06975">
        <w:rPr>
          <w:i/>
          <w:iCs/>
        </w:rPr>
        <w:t>Journal of Financial Economics</w:t>
      </w:r>
      <w:r w:rsidRPr="00E06975">
        <w:t xml:space="preserve"> 34 (1): 77–99. https://doi.org/10.1016/0304-405X(93)90041-9.</w:t>
      </w:r>
    </w:p>
    <w:p w14:paraId="6954673C" w14:textId="31EC1DF4" w:rsidR="00B9115F" w:rsidRPr="00AE2A76" w:rsidRDefault="00B9115F" w:rsidP="00AE2A76">
      <w:r>
        <w:fldChar w:fldCharType="end"/>
      </w:r>
    </w:p>
    <w:sectPr w:rsidR="00B9115F" w:rsidRPr="00AE2A76">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B49DA" w14:textId="77777777" w:rsidR="00CB029B" w:rsidRDefault="00CB029B" w:rsidP="00633D5C">
      <w:r>
        <w:separator/>
      </w:r>
    </w:p>
  </w:endnote>
  <w:endnote w:type="continuationSeparator" w:id="0">
    <w:p w14:paraId="06A3960E" w14:textId="77777777" w:rsidR="00CB029B" w:rsidRDefault="00CB029B" w:rsidP="00633D5C">
      <w:r>
        <w:continuationSeparator/>
      </w:r>
    </w:p>
  </w:endnote>
  <w:endnote w:type="continuationNotice" w:id="1">
    <w:p w14:paraId="07D3E9AB" w14:textId="77777777" w:rsidR="00CB029B" w:rsidRDefault="00CB02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54116" w14:textId="77777777" w:rsidR="00CB029B" w:rsidRDefault="00CB029B" w:rsidP="00633D5C">
      <w:r>
        <w:separator/>
      </w:r>
    </w:p>
  </w:footnote>
  <w:footnote w:type="continuationSeparator" w:id="0">
    <w:p w14:paraId="619E44AF" w14:textId="77777777" w:rsidR="00CB029B" w:rsidRDefault="00CB029B" w:rsidP="00633D5C">
      <w:r>
        <w:continuationSeparator/>
      </w:r>
    </w:p>
  </w:footnote>
  <w:footnote w:type="continuationNotice" w:id="1">
    <w:p w14:paraId="01C29AB7" w14:textId="77777777" w:rsidR="00CB029B" w:rsidRDefault="00CB029B"/>
  </w:footnote>
  <w:footnote w:id="2">
    <w:p w14:paraId="4FE09119" w14:textId="2D2F1788" w:rsidR="00D41525" w:rsidRDefault="00D41525">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1"/>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46423"/>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A7FDC"/>
    <w:rsid w:val="000B5142"/>
    <w:rsid w:val="000B7B5D"/>
    <w:rsid w:val="000C07B7"/>
    <w:rsid w:val="000C5086"/>
    <w:rsid w:val="000C584E"/>
    <w:rsid w:val="000C76FB"/>
    <w:rsid w:val="000D2256"/>
    <w:rsid w:val="000D4B1B"/>
    <w:rsid w:val="000D7CEC"/>
    <w:rsid w:val="000E2133"/>
    <w:rsid w:val="000E6933"/>
    <w:rsid w:val="000F0F21"/>
    <w:rsid w:val="000F28B2"/>
    <w:rsid w:val="0010299E"/>
    <w:rsid w:val="001124E1"/>
    <w:rsid w:val="0011666A"/>
    <w:rsid w:val="001234EE"/>
    <w:rsid w:val="0012752B"/>
    <w:rsid w:val="001317B0"/>
    <w:rsid w:val="00131FCD"/>
    <w:rsid w:val="00143C59"/>
    <w:rsid w:val="00147694"/>
    <w:rsid w:val="00161437"/>
    <w:rsid w:val="0016169B"/>
    <w:rsid w:val="00164132"/>
    <w:rsid w:val="001655FC"/>
    <w:rsid w:val="00166D41"/>
    <w:rsid w:val="00170083"/>
    <w:rsid w:val="00180890"/>
    <w:rsid w:val="00184052"/>
    <w:rsid w:val="00191190"/>
    <w:rsid w:val="00191C9A"/>
    <w:rsid w:val="00194EB9"/>
    <w:rsid w:val="001A25AE"/>
    <w:rsid w:val="001A7F55"/>
    <w:rsid w:val="001B775F"/>
    <w:rsid w:val="001C1D1C"/>
    <w:rsid w:val="001C24F9"/>
    <w:rsid w:val="001C74A9"/>
    <w:rsid w:val="001D3062"/>
    <w:rsid w:val="001D57E1"/>
    <w:rsid w:val="001F4D2E"/>
    <w:rsid w:val="001F7299"/>
    <w:rsid w:val="00200D6D"/>
    <w:rsid w:val="002112FE"/>
    <w:rsid w:val="002172B6"/>
    <w:rsid w:val="00220BDA"/>
    <w:rsid w:val="00220F82"/>
    <w:rsid w:val="00232831"/>
    <w:rsid w:val="00233C90"/>
    <w:rsid w:val="002343F4"/>
    <w:rsid w:val="00234D83"/>
    <w:rsid w:val="00243E6E"/>
    <w:rsid w:val="00246F90"/>
    <w:rsid w:val="0025043C"/>
    <w:rsid w:val="00265F4A"/>
    <w:rsid w:val="002718B1"/>
    <w:rsid w:val="0027378C"/>
    <w:rsid w:val="00275B46"/>
    <w:rsid w:val="0028086E"/>
    <w:rsid w:val="00284488"/>
    <w:rsid w:val="002853F0"/>
    <w:rsid w:val="00286E2A"/>
    <w:rsid w:val="00290667"/>
    <w:rsid w:val="00290E18"/>
    <w:rsid w:val="00293578"/>
    <w:rsid w:val="002938B2"/>
    <w:rsid w:val="002A688F"/>
    <w:rsid w:val="002B03E9"/>
    <w:rsid w:val="002B63F1"/>
    <w:rsid w:val="002C58F6"/>
    <w:rsid w:val="002C726E"/>
    <w:rsid w:val="002D4411"/>
    <w:rsid w:val="002D4CD7"/>
    <w:rsid w:val="002E0CE1"/>
    <w:rsid w:val="002F3376"/>
    <w:rsid w:val="002F4ED0"/>
    <w:rsid w:val="002F6C5B"/>
    <w:rsid w:val="00301A1C"/>
    <w:rsid w:val="00305FCA"/>
    <w:rsid w:val="0031486E"/>
    <w:rsid w:val="00320206"/>
    <w:rsid w:val="0032163A"/>
    <w:rsid w:val="003314C1"/>
    <w:rsid w:val="00336313"/>
    <w:rsid w:val="0033757F"/>
    <w:rsid w:val="0034098A"/>
    <w:rsid w:val="00343A08"/>
    <w:rsid w:val="003520EC"/>
    <w:rsid w:val="00357E12"/>
    <w:rsid w:val="00362ED7"/>
    <w:rsid w:val="00366CA0"/>
    <w:rsid w:val="0037689C"/>
    <w:rsid w:val="00377D40"/>
    <w:rsid w:val="00380D21"/>
    <w:rsid w:val="00381A4D"/>
    <w:rsid w:val="0038485E"/>
    <w:rsid w:val="00387B98"/>
    <w:rsid w:val="0039332A"/>
    <w:rsid w:val="003936A2"/>
    <w:rsid w:val="0039392E"/>
    <w:rsid w:val="0039580A"/>
    <w:rsid w:val="003A69DC"/>
    <w:rsid w:val="003B1077"/>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F39"/>
    <w:rsid w:val="004567C0"/>
    <w:rsid w:val="00456AFB"/>
    <w:rsid w:val="0047037D"/>
    <w:rsid w:val="00470CAE"/>
    <w:rsid w:val="00475EE6"/>
    <w:rsid w:val="004776E9"/>
    <w:rsid w:val="00482903"/>
    <w:rsid w:val="00487EF1"/>
    <w:rsid w:val="00492449"/>
    <w:rsid w:val="004A2BFC"/>
    <w:rsid w:val="004C093C"/>
    <w:rsid w:val="004C1AD0"/>
    <w:rsid w:val="004D2D2D"/>
    <w:rsid w:val="004D458D"/>
    <w:rsid w:val="004E5AEE"/>
    <w:rsid w:val="004F0BE2"/>
    <w:rsid w:val="004F43A3"/>
    <w:rsid w:val="00502B0A"/>
    <w:rsid w:val="00506DDF"/>
    <w:rsid w:val="00525BB3"/>
    <w:rsid w:val="00531890"/>
    <w:rsid w:val="005356E2"/>
    <w:rsid w:val="005364E5"/>
    <w:rsid w:val="00537BC1"/>
    <w:rsid w:val="00540C73"/>
    <w:rsid w:val="00540DEF"/>
    <w:rsid w:val="00544B00"/>
    <w:rsid w:val="00550DA4"/>
    <w:rsid w:val="00552C5E"/>
    <w:rsid w:val="005534B7"/>
    <w:rsid w:val="005651C7"/>
    <w:rsid w:val="00566732"/>
    <w:rsid w:val="00571695"/>
    <w:rsid w:val="005744E9"/>
    <w:rsid w:val="00575523"/>
    <w:rsid w:val="00577089"/>
    <w:rsid w:val="0057724B"/>
    <w:rsid w:val="005812DC"/>
    <w:rsid w:val="00581A36"/>
    <w:rsid w:val="00586A9D"/>
    <w:rsid w:val="00593184"/>
    <w:rsid w:val="005A0C96"/>
    <w:rsid w:val="005A5A35"/>
    <w:rsid w:val="005A6ADC"/>
    <w:rsid w:val="005A7D26"/>
    <w:rsid w:val="005A7F47"/>
    <w:rsid w:val="005B2B99"/>
    <w:rsid w:val="005B5046"/>
    <w:rsid w:val="005C11C0"/>
    <w:rsid w:val="005D0AA8"/>
    <w:rsid w:val="005D43C4"/>
    <w:rsid w:val="005E0C46"/>
    <w:rsid w:val="005F14CA"/>
    <w:rsid w:val="005F327C"/>
    <w:rsid w:val="005F6B4A"/>
    <w:rsid w:val="005F746F"/>
    <w:rsid w:val="0060706F"/>
    <w:rsid w:val="00607456"/>
    <w:rsid w:val="00622956"/>
    <w:rsid w:val="00625ECF"/>
    <w:rsid w:val="00627579"/>
    <w:rsid w:val="00633D5C"/>
    <w:rsid w:val="0063560A"/>
    <w:rsid w:val="0063608A"/>
    <w:rsid w:val="00644114"/>
    <w:rsid w:val="006450BA"/>
    <w:rsid w:val="00655B55"/>
    <w:rsid w:val="00671C67"/>
    <w:rsid w:val="006722D1"/>
    <w:rsid w:val="006738CB"/>
    <w:rsid w:val="00674BB7"/>
    <w:rsid w:val="006875A1"/>
    <w:rsid w:val="006922D3"/>
    <w:rsid w:val="0069541B"/>
    <w:rsid w:val="006A2C0D"/>
    <w:rsid w:val="006A345A"/>
    <w:rsid w:val="006A6918"/>
    <w:rsid w:val="006B6124"/>
    <w:rsid w:val="006C0D52"/>
    <w:rsid w:val="006C1963"/>
    <w:rsid w:val="006C395A"/>
    <w:rsid w:val="006D47F1"/>
    <w:rsid w:val="006E06F9"/>
    <w:rsid w:val="006E44BE"/>
    <w:rsid w:val="006F1F0C"/>
    <w:rsid w:val="00700348"/>
    <w:rsid w:val="00700AF9"/>
    <w:rsid w:val="0070689F"/>
    <w:rsid w:val="00715923"/>
    <w:rsid w:val="0072700E"/>
    <w:rsid w:val="00733F0D"/>
    <w:rsid w:val="00747315"/>
    <w:rsid w:val="007475B0"/>
    <w:rsid w:val="0075597E"/>
    <w:rsid w:val="00755BED"/>
    <w:rsid w:val="0076305C"/>
    <w:rsid w:val="007721E7"/>
    <w:rsid w:val="00781C1A"/>
    <w:rsid w:val="00781E75"/>
    <w:rsid w:val="00782C1A"/>
    <w:rsid w:val="007A0DBE"/>
    <w:rsid w:val="007A4E27"/>
    <w:rsid w:val="007B2C40"/>
    <w:rsid w:val="007B359F"/>
    <w:rsid w:val="007C0619"/>
    <w:rsid w:val="007C099B"/>
    <w:rsid w:val="007C0BF5"/>
    <w:rsid w:val="007D359F"/>
    <w:rsid w:val="007E1203"/>
    <w:rsid w:val="007E2F87"/>
    <w:rsid w:val="007E3CB7"/>
    <w:rsid w:val="007E6044"/>
    <w:rsid w:val="007E64B2"/>
    <w:rsid w:val="007E6980"/>
    <w:rsid w:val="007F2238"/>
    <w:rsid w:val="007F6DDE"/>
    <w:rsid w:val="00804046"/>
    <w:rsid w:val="008057C4"/>
    <w:rsid w:val="00810636"/>
    <w:rsid w:val="008138CB"/>
    <w:rsid w:val="00820E82"/>
    <w:rsid w:val="00821AC5"/>
    <w:rsid w:val="00827924"/>
    <w:rsid w:val="008335A2"/>
    <w:rsid w:val="00834DE5"/>
    <w:rsid w:val="00836236"/>
    <w:rsid w:val="00841768"/>
    <w:rsid w:val="0085075E"/>
    <w:rsid w:val="0086025D"/>
    <w:rsid w:val="008640B2"/>
    <w:rsid w:val="0086454B"/>
    <w:rsid w:val="00864A3C"/>
    <w:rsid w:val="0086750E"/>
    <w:rsid w:val="00876F18"/>
    <w:rsid w:val="00877DDF"/>
    <w:rsid w:val="00882716"/>
    <w:rsid w:val="0088504F"/>
    <w:rsid w:val="0089167A"/>
    <w:rsid w:val="0089422D"/>
    <w:rsid w:val="00896370"/>
    <w:rsid w:val="00896FE8"/>
    <w:rsid w:val="008A0C37"/>
    <w:rsid w:val="008A0DFD"/>
    <w:rsid w:val="008A1B3C"/>
    <w:rsid w:val="008A5DF5"/>
    <w:rsid w:val="008A6B76"/>
    <w:rsid w:val="008A79F1"/>
    <w:rsid w:val="008B5A3B"/>
    <w:rsid w:val="008B7733"/>
    <w:rsid w:val="008C2ACA"/>
    <w:rsid w:val="008C32AF"/>
    <w:rsid w:val="008C6991"/>
    <w:rsid w:val="008C6CD4"/>
    <w:rsid w:val="008D1C73"/>
    <w:rsid w:val="008D236B"/>
    <w:rsid w:val="008D236F"/>
    <w:rsid w:val="008D5647"/>
    <w:rsid w:val="008E3043"/>
    <w:rsid w:val="008E38DA"/>
    <w:rsid w:val="008E6500"/>
    <w:rsid w:val="008F2992"/>
    <w:rsid w:val="008F79E0"/>
    <w:rsid w:val="008F7BF3"/>
    <w:rsid w:val="00905428"/>
    <w:rsid w:val="00914E91"/>
    <w:rsid w:val="009150D9"/>
    <w:rsid w:val="0092248B"/>
    <w:rsid w:val="00935B7D"/>
    <w:rsid w:val="00935E65"/>
    <w:rsid w:val="00936FB0"/>
    <w:rsid w:val="009373A0"/>
    <w:rsid w:val="00941B60"/>
    <w:rsid w:val="0095406B"/>
    <w:rsid w:val="009561B4"/>
    <w:rsid w:val="00956D41"/>
    <w:rsid w:val="00962018"/>
    <w:rsid w:val="00965D68"/>
    <w:rsid w:val="00974463"/>
    <w:rsid w:val="00981DE6"/>
    <w:rsid w:val="00981EFF"/>
    <w:rsid w:val="00991610"/>
    <w:rsid w:val="009A69FA"/>
    <w:rsid w:val="009A7D6A"/>
    <w:rsid w:val="009B1EFD"/>
    <w:rsid w:val="009B3B11"/>
    <w:rsid w:val="009C0453"/>
    <w:rsid w:val="009C1462"/>
    <w:rsid w:val="009C4761"/>
    <w:rsid w:val="009C4BAC"/>
    <w:rsid w:val="009C7A56"/>
    <w:rsid w:val="009F06E5"/>
    <w:rsid w:val="009F1DA7"/>
    <w:rsid w:val="009F7AFA"/>
    <w:rsid w:val="009F7D7F"/>
    <w:rsid w:val="00A000EF"/>
    <w:rsid w:val="00A03CBF"/>
    <w:rsid w:val="00A05111"/>
    <w:rsid w:val="00A219EC"/>
    <w:rsid w:val="00A21F7B"/>
    <w:rsid w:val="00A271B6"/>
    <w:rsid w:val="00A41FF7"/>
    <w:rsid w:val="00A4495A"/>
    <w:rsid w:val="00A53B21"/>
    <w:rsid w:val="00A64960"/>
    <w:rsid w:val="00A66524"/>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E15AA"/>
    <w:rsid w:val="00AE2A76"/>
    <w:rsid w:val="00AE5664"/>
    <w:rsid w:val="00AE5AFF"/>
    <w:rsid w:val="00AF1FA3"/>
    <w:rsid w:val="00AF63FA"/>
    <w:rsid w:val="00B002D8"/>
    <w:rsid w:val="00B0289A"/>
    <w:rsid w:val="00B1262B"/>
    <w:rsid w:val="00B13BAB"/>
    <w:rsid w:val="00B15828"/>
    <w:rsid w:val="00B30913"/>
    <w:rsid w:val="00B3359E"/>
    <w:rsid w:val="00B36827"/>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E1A00"/>
    <w:rsid w:val="00BF22F0"/>
    <w:rsid w:val="00BF5982"/>
    <w:rsid w:val="00BF6365"/>
    <w:rsid w:val="00BF72AE"/>
    <w:rsid w:val="00C06844"/>
    <w:rsid w:val="00C106ED"/>
    <w:rsid w:val="00C142C4"/>
    <w:rsid w:val="00C16C25"/>
    <w:rsid w:val="00C20541"/>
    <w:rsid w:val="00C223E8"/>
    <w:rsid w:val="00C2255E"/>
    <w:rsid w:val="00C3286E"/>
    <w:rsid w:val="00C32ED2"/>
    <w:rsid w:val="00C363CC"/>
    <w:rsid w:val="00C36726"/>
    <w:rsid w:val="00C45CCE"/>
    <w:rsid w:val="00C519BF"/>
    <w:rsid w:val="00C527DB"/>
    <w:rsid w:val="00C538FA"/>
    <w:rsid w:val="00C54B5B"/>
    <w:rsid w:val="00C57E03"/>
    <w:rsid w:val="00C61057"/>
    <w:rsid w:val="00C63A02"/>
    <w:rsid w:val="00C64F72"/>
    <w:rsid w:val="00C651D2"/>
    <w:rsid w:val="00C66CC2"/>
    <w:rsid w:val="00C74168"/>
    <w:rsid w:val="00C758C6"/>
    <w:rsid w:val="00C87249"/>
    <w:rsid w:val="00C90716"/>
    <w:rsid w:val="00C94F24"/>
    <w:rsid w:val="00CA40C2"/>
    <w:rsid w:val="00CB029B"/>
    <w:rsid w:val="00CB305A"/>
    <w:rsid w:val="00CB5D71"/>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23019"/>
    <w:rsid w:val="00D34404"/>
    <w:rsid w:val="00D41237"/>
    <w:rsid w:val="00D41525"/>
    <w:rsid w:val="00D4375C"/>
    <w:rsid w:val="00D459AC"/>
    <w:rsid w:val="00D5154E"/>
    <w:rsid w:val="00D52B48"/>
    <w:rsid w:val="00D643C8"/>
    <w:rsid w:val="00D645CF"/>
    <w:rsid w:val="00D8044D"/>
    <w:rsid w:val="00D9234D"/>
    <w:rsid w:val="00DA4FC3"/>
    <w:rsid w:val="00DB01F2"/>
    <w:rsid w:val="00DB74D5"/>
    <w:rsid w:val="00DC2E73"/>
    <w:rsid w:val="00DC42EB"/>
    <w:rsid w:val="00DC7AD2"/>
    <w:rsid w:val="00DE43A2"/>
    <w:rsid w:val="00DE61E9"/>
    <w:rsid w:val="00DE6F94"/>
    <w:rsid w:val="00DE705F"/>
    <w:rsid w:val="00DF452F"/>
    <w:rsid w:val="00DF4848"/>
    <w:rsid w:val="00DF6C13"/>
    <w:rsid w:val="00DF7A69"/>
    <w:rsid w:val="00E02555"/>
    <w:rsid w:val="00E051B0"/>
    <w:rsid w:val="00E06975"/>
    <w:rsid w:val="00E106E8"/>
    <w:rsid w:val="00E31AF6"/>
    <w:rsid w:val="00E402EC"/>
    <w:rsid w:val="00E41AF8"/>
    <w:rsid w:val="00E460D7"/>
    <w:rsid w:val="00E52B02"/>
    <w:rsid w:val="00E5597A"/>
    <w:rsid w:val="00E56F5E"/>
    <w:rsid w:val="00E639B5"/>
    <w:rsid w:val="00E6619F"/>
    <w:rsid w:val="00E66D23"/>
    <w:rsid w:val="00E670C0"/>
    <w:rsid w:val="00E70534"/>
    <w:rsid w:val="00E819EF"/>
    <w:rsid w:val="00E84521"/>
    <w:rsid w:val="00E95A6F"/>
    <w:rsid w:val="00EA0CB2"/>
    <w:rsid w:val="00EA1749"/>
    <w:rsid w:val="00EB004A"/>
    <w:rsid w:val="00EB1407"/>
    <w:rsid w:val="00EB53A2"/>
    <w:rsid w:val="00EB5A7B"/>
    <w:rsid w:val="00EB7DDA"/>
    <w:rsid w:val="00EC01D7"/>
    <w:rsid w:val="00EC3464"/>
    <w:rsid w:val="00EC5C21"/>
    <w:rsid w:val="00EC78C0"/>
    <w:rsid w:val="00ED4D27"/>
    <w:rsid w:val="00EF140B"/>
    <w:rsid w:val="00EF2D93"/>
    <w:rsid w:val="00EF6757"/>
    <w:rsid w:val="00EF7BA6"/>
    <w:rsid w:val="00F025F8"/>
    <w:rsid w:val="00F040B1"/>
    <w:rsid w:val="00F15E32"/>
    <w:rsid w:val="00F249AA"/>
    <w:rsid w:val="00F27E22"/>
    <w:rsid w:val="00F31111"/>
    <w:rsid w:val="00F458EF"/>
    <w:rsid w:val="00F57F30"/>
    <w:rsid w:val="00F6394F"/>
    <w:rsid w:val="00F71C54"/>
    <w:rsid w:val="00F872C2"/>
    <w:rsid w:val="00FA753D"/>
    <w:rsid w:val="00FB01B7"/>
    <w:rsid w:val="00FB04CE"/>
    <w:rsid w:val="00FC644E"/>
    <w:rsid w:val="00FD4074"/>
    <w:rsid w:val="00FD62E9"/>
    <w:rsid w:val="00FD79B0"/>
    <w:rsid w:val="00FE7E8B"/>
    <w:rsid w:val="00FF05D9"/>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695"/>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571695"/>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571695"/>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571695"/>
    <w:pPr>
      <w:spacing w:before="260"/>
      <w:ind w:firstLine="0"/>
      <w:outlineLvl w:val="2"/>
    </w:pPr>
    <w:rPr>
      <w:rFonts w:eastAsia="Times New Roman"/>
      <w:bCs/>
    </w:rPr>
  </w:style>
  <w:style w:type="paragraph" w:styleId="Heading4">
    <w:name w:val="heading 4"/>
    <w:basedOn w:val="Normal"/>
    <w:next w:val="Normal"/>
    <w:link w:val="Heading4Char"/>
    <w:qFormat/>
    <w:rsid w:val="00571695"/>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71695"/>
    <w:rPr>
      <w:rFonts w:ascii="Times New Roman" w:eastAsia="Times New Roman" w:hAnsi="Times New Roman"/>
      <w:bCs/>
      <w:i/>
      <w:color w:val="000000"/>
      <w:sz w:val="24"/>
      <w:szCs w:val="26"/>
      <w:lang w:bidi="ar-SA"/>
    </w:rPr>
  </w:style>
  <w:style w:type="paragraph" w:styleId="Title">
    <w:name w:val="Title"/>
    <w:next w:val="Author"/>
    <w:link w:val="TitleChar"/>
    <w:qFormat/>
    <w:rsid w:val="00571695"/>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571695"/>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571695"/>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571695"/>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571695"/>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571695"/>
    <w:pPr>
      <w:spacing w:line="180" w:lineRule="atLeast"/>
    </w:pPr>
    <w:rPr>
      <w:sz w:val="16"/>
    </w:rPr>
  </w:style>
  <w:style w:type="character" w:customStyle="1" w:styleId="FootnoteTextChar">
    <w:name w:val="Footnote Text Char"/>
    <w:basedOn w:val="DefaultParagraphFont"/>
    <w:link w:val="FootnoteText"/>
    <w:semiHidden/>
    <w:rsid w:val="00571695"/>
    <w:rPr>
      <w:rFonts w:ascii="Times New Roman" w:eastAsia="Calisto MT" w:hAnsi="Times New Roman"/>
      <w:sz w:val="16"/>
      <w:szCs w:val="24"/>
      <w:lang w:bidi="ar-SA"/>
    </w:rPr>
  </w:style>
  <w:style w:type="character" w:styleId="FootnoteReference">
    <w:name w:val="footnote reference"/>
    <w:basedOn w:val="DefaultParagraphFont"/>
    <w:semiHidden/>
    <w:rsid w:val="00571695"/>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571695"/>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571695"/>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571695"/>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571695"/>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571695"/>
    <w:pPr>
      <w:ind w:firstLine="0"/>
    </w:pPr>
  </w:style>
  <w:style w:type="paragraph" w:customStyle="1" w:styleId="Contact">
    <w:name w:val="Contact"/>
    <w:next w:val="Normal"/>
    <w:rsid w:val="00571695"/>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571695"/>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571695"/>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571695"/>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571695"/>
    <w:pPr>
      <w:spacing w:after="120"/>
      <w:ind w:left="720" w:right="720" w:firstLine="0"/>
      <w:jc w:val="right"/>
    </w:pPr>
  </w:style>
  <w:style w:type="paragraph" w:customStyle="1" w:styleId="FigureTitle">
    <w:name w:val="Figure Title"/>
    <w:next w:val="Normal"/>
    <w:rsid w:val="00571695"/>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571695"/>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571695"/>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571695"/>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571695"/>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571695"/>
    <w:pPr>
      <w:numPr>
        <w:numId w:val="27"/>
      </w:numPr>
      <w:contextualSpacing/>
    </w:pPr>
  </w:style>
  <w:style w:type="paragraph" w:styleId="ListNumber">
    <w:name w:val="List Number"/>
    <w:basedOn w:val="Normal"/>
    <w:next w:val="Normal"/>
    <w:rsid w:val="00571695"/>
    <w:pPr>
      <w:numPr>
        <w:numId w:val="28"/>
      </w:numPr>
      <w:tabs>
        <w:tab w:val="clear" w:pos="1195"/>
      </w:tabs>
      <w:spacing w:after="260"/>
      <w:ind w:left="1555" w:hanging="720"/>
    </w:pPr>
  </w:style>
  <w:style w:type="paragraph" w:customStyle="1" w:styleId="FigurePlaceholder">
    <w:name w:val="Figure Placeholder"/>
    <w:basedOn w:val="Normal"/>
    <w:next w:val="Normal"/>
    <w:qFormat/>
    <w:rsid w:val="00571695"/>
    <w:pPr>
      <w:spacing w:before="260" w:after="260"/>
      <w:jc w:val="center"/>
    </w:pPr>
  </w:style>
  <w:style w:type="character" w:customStyle="1" w:styleId="TableFootLetter">
    <w:name w:val="Table FootLetter"/>
    <w:basedOn w:val="DefaultParagraphFont"/>
    <w:rsid w:val="00571695"/>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571695"/>
  </w:style>
  <w:style w:type="paragraph" w:customStyle="1" w:styleId="TablePlaceholder">
    <w:name w:val="Table Placeholder"/>
    <w:basedOn w:val="FigurePlaceholder"/>
    <w:next w:val="NoParagraphStyle"/>
    <w:qFormat/>
    <w:rsid w:val="00571695"/>
  </w:style>
  <w:style w:type="paragraph" w:styleId="DocumentMap">
    <w:name w:val="Document Map"/>
    <w:basedOn w:val="Normal"/>
    <w:link w:val="DocumentMapChar"/>
    <w:uiPriority w:val="99"/>
    <w:semiHidden/>
    <w:rsid w:val="00571695"/>
    <w:rPr>
      <w:rFonts w:ascii="Lucida Grande" w:hAnsi="Lucida Grande"/>
    </w:rPr>
  </w:style>
  <w:style w:type="character" w:customStyle="1" w:styleId="DocumentMapChar">
    <w:name w:val="Document Map Char"/>
    <w:basedOn w:val="DefaultParagraphFont"/>
    <w:link w:val="DocumentMap"/>
    <w:uiPriority w:val="99"/>
    <w:semiHidden/>
    <w:rsid w:val="00571695"/>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571695"/>
    <w:rPr>
      <w:sz w:val="18"/>
      <w:szCs w:val="18"/>
    </w:rPr>
  </w:style>
  <w:style w:type="paragraph" w:styleId="CommentText">
    <w:name w:val="annotation text"/>
    <w:basedOn w:val="Normal"/>
    <w:link w:val="CommentTextChar"/>
    <w:uiPriority w:val="99"/>
    <w:semiHidden/>
    <w:rsid w:val="00571695"/>
  </w:style>
  <w:style w:type="character" w:customStyle="1" w:styleId="CommentTextChar">
    <w:name w:val="Comment Text Char"/>
    <w:basedOn w:val="DefaultParagraphFont"/>
    <w:link w:val="CommentText"/>
    <w:uiPriority w:val="99"/>
    <w:semiHidden/>
    <w:rsid w:val="00571695"/>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571695"/>
    <w:rPr>
      <w:b/>
      <w:bCs/>
      <w:sz w:val="20"/>
      <w:szCs w:val="20"/>
    </w:rPr>
  </w:style>
  <w:style w:type="character" w:customStyle="1" w:styleId="CommentSubjectChar">
    <w:name w:val="Comment Subject Char"/>
    <w:basedOn w:val="CommentTextChar"/>
    <w:link w:val="CommentSubject"/>
    <w:uiPriority w:val="99"/>
    <w:semiHidden/>
    <w:rsid w:val="00571695"/>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57169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71695"/>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G:\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Downloads\word_templates\AER_AEJ_WordTemplate.dot</Template>
  <TotalTime>3880</TotalTime>
  <Pages>37</Pages>
  <Words>16304</Words>
  <Characters>92935</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75</cp:revision>
  <dcterms:created xsi:type="dcterms:W3CDTF">2023-12-09T16:13:00Z</dcterms:created>
  <dcterms:modified xsi:type="dcterms:W3CDTF">2024-04-01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Z8EZw4Pp"/&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